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sdt>
      <w:sdtPr>
        <w:alias w:val="Your Name:"/>
        <w:tag w:val="Your Name:"/>
        <w:id w:val="-686670367"/>
        <w:placeholder>
          <w:docPart w:val="A61FEFE49C694AEEB4EA0682B49C47BA"/>
        </w:placeholder>
        <w:temporary/>
        <w:showingPlcHdr/>
        <w15:appearance w15:val="hidden"/>
      </w:sdtPr>
      <w:sdtEndPr/>
      <w:sdtContent>
        <w:p w14:paraId="503CFC6A" w14:textId="77777777" w:rsidR="00F9444C" w:rsidRPr="004D5097" w:rsidRDefault="00B9328B">
          <w:pPr>
            <w:pStyle w:val="NoSpacing"/>
          </w:pPr>
          <w:r w:rsidRPr="004D5097">
            <w:t>Your Name</w:t>
          </w:r>
        </w:p>
      </w:sdtContent>
    </w:sdt>
    <w:p w14:paraId="4EAC583B" w14:textId="77777777" w:rsidR="00E614DD" w:rsidRPr="004D5097" w:rsidRDefault="00905CF8">
      <w:pPr>
        <w:pStyle w:val="NoSpacing"/>
      </w:pPr>
      <w:sdt>
        <w:sdtPr>
          <w:alias w:val="Instructor Name:"/>
          <w:tag w:val="Instructor Name:"/>
          <w:id w:val="1392545257"/>
          <w:placeholder>
            <w:docPart w:val="DE6BE46DEE37441CAD65BAEC4F74BF9B"/>
          </w:placeholder>
          <w:temporary/>
          <w:showingPlcHdr/>
          <w15:appearance w15:val="hidden"/>
        </w:sdtPr>
        <w:sdtEndPr/>
        <w:sdtContent>
          <w:r w:rsidR="00B13D1B" w:rsidRPr="004D5097">
            <w:t>Instructor Name</w:t>
          </w:r>
        </w:sdtContent>
      </w:sdt>
    </w:p>
    <w:p w14:paraId="44C1B496" w14:textId="77777777" w:rsidR="00E614DD" w:rsidRPr="004D5097" w:rsidRDefault="00905CF8">
      <w:pPr>
        <w:pStyle w:val="NoSpacing"/>
      </w:pPr>
      <w:sdt>
        <w:sdtPr>
          <w:alias w:val="Course Number:"/>
          <w:tag w:val="Course Number:"/>
          <w:id w:val="1249771000"/>
          <w:placeholder>
            <w:docPart w:val="16057CA204D7459A80674E6CC7F2B98F"/>
          </w:placeholder>
          <w:temporary/>
          <w:showingPlcHdr/>
          <w15:appearance w15:val="hidden"/>
        </w:sdtPr>
        <w:sdtEndPr/>
        <w:sdtContent>
          <w:r w:rsidR="00B13D1B" w:rsidRPr="004D5097">
            <w:t>Course Number</w:t>
          </w:r>
        </w:sdtContent>
      </w:sdt>
    </w:p>
    <w:p w14:paraId="5639C093" w14:textId="77777777" w:rsidR="00E614DD" w:rsidRPr="004D5097" w:rsidRDefault="00905CF8">
      <w:pPr>
        <w:pStyle w:val="NoSpacing"/>
      </w:pPr>
      <w:sdt>
        <w:sdtPr>
          <w:alias w:val="Date:"/>
          <w:tag w:val="Date:"/>
          <w:id w:val="518209038"/>
          <w:placeholder>
            <w:docPart w:val="2EB449EEE1B24578B2F5D2D1AF42B15F"/>
          </w:placeholder>
          <w:temporary/>
          <w:showingPlcHdr/>
          <w15:appearance w15:val="hidden"/>
        </w:sdtPr>
        <w:sdtEndPr/>
        <w:sdtContent>
          <w:r w:rsidR="00B13D1B" w:rsidRPr="004D5097">
            <w:t>Date</w:t>
          </w:r>
        </w:sdtContent>
      </w:sdt>
    </w:p>
    <w:p w14:paraId="009D9854" w14:textId="77777777" w:rsidR="00E614DD" w:rsidRPr="004D5097" w:rsidRDefault="00905CF8">
      <w:pPr>
        <w:pStyle w:val="Title"/>
      </w:pPr>
      <w:sdt>
        <w:sdtPr>
          <w:alias w:val="Title:"/>
          <w:tag w:val="Title:"/>
          <w:id w:val="193967114"/>
          <w:placeholder>
            <w:docPart w:val="5540D46721E74F1F87F3EF7B04FEBA42"/>
          </w:placeholder>
          <w:temporary/>
          <w:showingPlcHdr/>
          <w15:appearance w15:val="hidden"/>
        </w:sdtPr>
        <w:sdtEndPr/>
        <w:sdtContent>
          <w:r w:rsidR="00B13D1B" w:rsidRPr="004D5097">
            <w:t>Title</w:t>
          </w:r>
        </w:sdtContent>
      </w:sdt>
      <w:r w:rsidR="00691EC1" w:rsidRPr="004D5097">
        <w:t xml:space="preserve">: </w:t>
      </w:r>
      <w:r w:rsidR="005E70C5" w:rsidRPr="004D5097">
        <w:t>Capital Punishment</w:t>
      </w:r>
    </w:p>
    <w:p w14:paraId="38E98896" w14:textId="4653AA5F" w:rsidR="005B3F66" w:rsidRPr="004D5097" w:rsidRDefault="000F6604" w:rsidP="00D7156A">
      <w:r>
        <w:t xml:space="preserve">One of the </w:t>
      </w:r>
      <w:r w:rsidR="00B9328B" w:rsidRPr="004D5097">
        <w:t>government-sanctioned practi</w:t>
      </w:r>
      <w:r w:rsidR="00D06FFE" w:rsidRPr="004D5097">
        <w:t>ce</w:t>
      </w:r>
      <w:r>
        <w:t>s in which</w:t>
      </w:r>
      <w:r w:rsidR="00B9328B" w:rsidRPr="004D5097">
        <w:t xml:space="preserve"> a person is put to death for committing a crime</w:t>
      </w:r>
      <w:r w:rsidR="00D50538" w:rsidRPr="004D5097">
        <w:t>,</w:t>
      </w:r>
      <w:r w:rsidR="00B9328B" w:rsidRPr="004D5097">
        <w:t xml:space="preserve"> is</w:t>
      </w:r>
      <w:r w:rsidR="00D50538" w:rsidRPr="004D5097">
        <w:t xml:space="preserve"> called</w:t>
      </w:r>
      <w:r w:rsidR="00B9328B" w:rsidRPr="004D5097">
        <w:t xml:space="preserve"> capital punishment or the death penalty. The death penalty is the ultimate denial of the right to life, </w:t>
      </w:r>
      <w:r w:rsidR="00B63D41" w:rsidRPr="004D5097">
        <w:rPr>
          <w:rStyle w:val="CommentReference"/>
        </w:rPr>
        <w:t xml:space="preserve">it is considered </w:t>
      </w:r>
      <w:r w:rsidR="00B9328B" w:rsidRPr="004D5097">
        <w:t>hypocritical and often declared as having no sense of morality. In many parts of the world</w:t>
      </w:r>
      <w:r w:rsidR="00D50538" w:rsidRPr="004D5097">
        <w:t>, that have the</w:t>
      </w:r>
      <w:r w:rsidR="00B9328B" w:rsidRPr="004D5097">
        <w:t xml:space="preserve"> dea</w:t>
      </w:r>
      <w:bookmarkStart w:id="0" w:name="_GoBack"/>
      <w:bookmarkEnd w:id="0"/>
      <w:r w:rsidR="00B9328B" w:rsidRPr="004D5097">
        <w:t>th penalty, abolishment movements have been carried out, emphasizing that the death penalty must be substituted by life imprisonment without parole</w:t>
      </w:r>
      <w:r w:rsidR="009342A4" w:rsidRPr="004D5097">
        <w:t xml:space="preserve"> </w:t>
      </w:r>
      <w:r w:rsidR="009342A4" w:rsidRPr="004D5097">
        <w:fldChar w:fldCharType="begin"/>
      </w:r>
      <w:r w:rsidR="009342A4" w:rsidRPr="004D5097">
        <w:instrText xml:space="preserve"> ADDIN ZOTERO_ITEM CSL_CITATION {"citationID":"JLB8yCBA","properties":{"formattedCitation":"(Schabas and Schabas)","plainCitation":"(Schabas and Schabas)","noteIndex":0},"citationItems":[{"id":44,"uris":["http://zotero.org/users/local/rhLtY1cq/items/IQK8A8V2"],"uri":["http://zotero.org/users/local/rhLtY1cq/items/IQK8A8V2"],"itemData":{"id":44,"type":"book","title":"The abolition of the death penalty in international law","publisher":"Cambridge University Press","ISBN":"0-521-89344-5","author":[{"family":"Schabas","given":"William A."},{"family":"Schabas","given":"William"}],"issued":{"date-parts":[["2002"]]}}}],"schema":"https://github.com/citation-style-language/schema/raw/master/csl-citation.json"} </w:instrText>
      </w:r>
      <w:r w:rsidR="009342A4" w:rsidRPr="004D5097">
        <w:fldChar w:fldCharType="separate"/>
      </w:r>
      <w:r w:rsidR="009342A4" w:rsidRPr="004D5097">
        <w:rPr>
          <w:rFonts w:ascii="Times New Roman" w:hAnsi="Times New Roman" w:cs="Times New Roman"/>
        </w:rPr>
        <w:t>(Schabas and Schabas)</w:t>
      </w:r>
      <w:r w:rsidR="009342A4" w:rsidRPr="004D5097">
        <w:fldChar w:fldCharType="end"/>
      </w:r>
      <w:r w:rsidR="00B9328B" w:rsidRPr="004D5097">
        <w:t>. Capital Punishment is the provision for the rarest of rare crime. Capital Punishment is not the means to get justice done</w:t>
      </w:r>
      <w:r w:rsidR="00D50538" w:rsidRPr="004D5097">
        <w:t>,</w:t>
      </w:r>
      <w:r w:rsidR="00B9328B" w:rsidRPr="004D5097">
        <w:t xml:space="preserve"> according to many experts. </w:t>
      </w:r>
      <w:r w:rsidR="00FC30C3" w:rsidRPr="004D5097">
        <w:t>However,</w:t>
      </w:r>
      <w:r w:rsidR="00B9328B" w:rsidRPr="004D5097">
        <w:t xml:space="preserve"> to create fear in the minds of people</w:t>
      </w:r>
      <w:r w:rsidR="00D50538" w:rsidRPr="004D5097">
        <w:t>,</w:t>
      </w:r>
      <w:r w:rsidR="00B9328B" w:rsidRPr="004D5097">
        <w:t xml:space="preserve"> this punishment is awarded. This punishment is also awarded to meet the grave injustice </w:t>
      </w:r>
      <w:r w:rsidR="00BA2E0C" w:rsidRPr="004D5097">
        <w:t xml:space="preserve">done </w:t>
      </w:r>
      <w:r w:rsidR="00B9328B" w:rsidRPr="004D5097">
        <w:t xml:space="preserve">by the act(s) of the offender. </w:t>
      </w:r>
    </w:p>
    <w:p w14:paraId="7229B390" w14:textId="77777777" w:rsidR="005B3F66" w:rsidRPr="004D5097" w:rsidRDefault="00B9328B" w:rsidP="00D7156A">
      <w:pPr>
        <w:ind w:firstLine="0"/>
        <w:rPr>
          <w:b/>
        </w:rPr>
      </w:pPr>
      <w:r w:rsidRPr="004D5097">
        <w:rPr>
          <w:b/>
        </w:rPr>
        <w:t>Death Penalty in the US</w:t>
      </w:r>
    </w:p>
    <w:p w14:paraId="44DA9525" w14:textId="4E977C80" w:rsidR="005B3F66" w:rsidRPr="004D5097" w:rsidRDefault="00B9328B" w:rsidP="005B3F66">
      <w:r w:rsidRPr="004D5097">
        <w:t>The United States of America is a nation made up of 50 states, a Commonwealth, and three territories. Each state entity runs its criminal justice system</w:t>
      </w:r>
      <w:r w:rsidR="00BA2E0C" w:rsidRPr="004D5097">
        <w:t>,</w:t>
      </w:r>
      <w:r w:rsidRPr="004D5097">
        <w:t xml:space="preserve"> and they are each slightly different. Some states</w:t>
      </w:r>
      <w:r w:rsidR="00BA2E0C" w:rsidRPr="004D5097">
        <w:t>,</w:t>
      </w:r>
      <w:r w:rsidRPr="004D5097">
        <w:t xml:space="preserve"> through their normal legislative process</w:t>
      </w:r>
      <w:r w:rsidR="00BA2E0C" w:rsidRPr="004D5097">
        <w:t>,</w:t>
      </w:r>
      <w:r w:rsidRPr="004D5097">
        <w:t xml:space="preserve"> have decided that the death penalty is not</w:t>
      </w:r>
      <w:r w:rsidR="00BA2E0C" w:rsidRPr="004D5097">
        <w:t xml:space="preserve"> a</w:t>
      </w:r>
      <w:r w:rsidRPr="004D5097">
        <w:t xml:space="preserve"> wise public policy</w:t>
      </w:r>
      <w:r w:rsidR="00BA2E0C" w:rsidRPr="004D5097">
        <w:t>,</w:t>
      </w:r>
      <w:r w:rsidRPr="004D5097">
        <w:t xml:space="preserve"> and have passed laws abolishing the penalty</w:t>
      </w:r>
      <w:r w:rsidR="009342A4" w:rsidRPr="004D5097">
        <w:t xml:space="preserve"> </w:t>
      </w:r>
      <w:r w:rsidR="009342A4" w:rsidRPr="004D5097">
        <w:fldChar w:fldCharType="begin"/>
      </w:r>
      <w:r w:rsidR="009342A4" w:rsidRPr="004D5097">
        <w:instrText xml:space="preserve"> ADDIN ZOTERO_ITEM CSL_CITATION {"citationID":"IGdpDoh0","properties":{"formattedCitation":"(Lilly)","plainCitation":"(Lilly)","noteIndex":0},"citationItems":[{"id":45,"uris":["http://zotero.org/users/local/rhLtY1cq/items/MXWD3NYX"],"uri":["http://zotero.org/users/local/rhLtY1cq/items/MXWD3NYX"],"itemData":{"id":45,"type":"article-journal","title":"Death penalty resistance in the US","container-title":"The Howard Journal of Criminal Justice","page":"326-333","volume":"41","issue":"4","author":[{"family":"Lilly","given":"J. Robert"}],"issued":{"date-parts":[["2002"]]}}}],"schema":"https://github.com/citation-style-language/schema/raw/master/csl-citation.json"} </w:instrText>
      </w:r>
      <w:r w:rsidR="009342A4" w:rsidRPr="004D5097">
        <w:fldChar w:fldCharType="separate"/>
      </w:r>
      <w:r w:rsidR="009342A4" w:rsidRPr="004D5097">
        <w:rPr>
          <w:rFonts w:ascii="Times New Roman" w:hAnsi="Times New Roman" w:cs="Times New Roman"/>
        </w:rPr>
        <w:t>(Lilly)</w:t>
      </w:r>
      <w:r w:rsidR="009342A4" w:rsidRPr="004D5097">
        <w:fldChar w:fldCharType="end"/>
      </w:r>
      <w:r w:rsidRPr="004D5097">
        <w:t>. I</w:t>
      </w:r>
      <w:r w:rsidR="00D543A8" w:rsidRPr="004D5097">
        <w:t>llinois is one of those states; o</w:t>
      </w:r>
      <w:r w:rsidRPr="004D5097">
        <w:t xml:space="preserve">ther states profoundly disagree with this position, holding that “the punishment should fit the crime" in order to fulfil the demands of justice. </w:t>
      </w:r>
      <w:r w:rsidR="00C97882" w:rsidRPr="004D5097">
        <w:t>Currently, the death penalty is legal in most of the U</w:t>
      </w:r>
      <w:r w:rsidR="00BA2E0C" w:rsidRPr="004D5097">
        <w:t>.</w:t>
      </w:r>
      <w:r w:rsidR="00C97882" w:rsidRPr="004D5097">
        <w:t>S</w:t>
      </w:r>
      <w:r w:rsidR="00BA2E0C" w:rsidRPr="004D5097">
        <w:t>.</w:t>
      </w:r>
      <w:r w:rsidR="00C97882" w:rsidRPr="004D5097">
        <w:t xml:space="preserve">, in the military and in the federal government. </w:t>
      </w:r>
      <w:r w:rsidR="00970935" w:rsidRPr="004D5097">
        <w:t xml:space="preserve">The existence </w:t>
      </w:r>
      <w:r w:rsidR="00970935" w:rsidRPr="004D5097">
        <w:lastRenderedPageBreak/>
        <w:t xml:space="preserve">of the death penalty in American can be traced back to the beginning of colonization. </w:t>
      </w:r>
      <w:r w:rsidR="00D5417E" w:rsidRPr="004D5097">
        <w:t>Amid many developed nations, the US is the only one imposing the death penalty on a regular basis.</w:t>
      </w:r>
    </w:p>
    <w:p w14:paraId="109893C5" w14:textId="69799E5A" w:rsidR="004505B0" w:rsidRPr="004D5097" w:rsidRDefault="00B9328B" w:rsidP="004505B0">
      <w:r w:rsidRPr="004D5097">
        <w:t>There is a federal death penalty for certain crimes, such as assassinating a federal officer or committing an act of terrorism</w:t>
      </w:r>
      <w:r w:rsidR="00BA2E0C" w:rsidRPr="004D5097">
        <w:t>,</w:t>
      </w:r>
      <w:r w:rsidRPr="004D5097">
        <w:t xml:space="preserve"> that results in death. And of course, the death penalty is available for treason, but treason prosecutions have been rare in</w:t>
      </w:r>
      <w:r w:rsidR="00BA2E0C" w:rsidRPr="004D5097">
        <w:t xml:space="preserve"> the</w:t>
      </w:r>
      <w:r w:rsidRPr="004D5097">
        <w:t xml:space="preserve"> U</w:t>
      </w:r>
      <w:r w:rsidR="00BA2E0C" w:rsidRPr="004D5097">
        <w:t>.</w:t>
      </w:r>
      <w:r w:rsidRPr="004D5097">
        <w:t>S</w:t>
      </w:r>
      <w:r w:rsidR="00BA2E0C" w:rsidRPr="004D5097">
        <w:t>.’s</w:t>
      </w:r>
      <w:r w:rsidRPr="004D5097">
        <w:t xml:space="preserve"> history. At the state level (which is where most serious crimes are prosecuted), the death penalty is available in some states and not in others. I believe that in all states that have the death penalty, the underlying crime has to involve the death of another human being</w:t>
      </w:r>
      <w:r w:rsidR="00BA2E0C" w:rsidRPr="004D5097">
        <w:t>,</w:t>
      </w:r>
      <w:r w:rsidRPr="004D5097">
        <w:t xml:space="preserve"> to be eligible for the death penalty. In my state (Texas), the death penalty does exist, and I live in </w:t>
      </w:r>
      <w:r w:rsidR="00BA2E0C" w:rsidRPr="004D5097">
        <w:t xml:space="preserve">a </w:t>
      </w:r>
      <w:r w:rsidRPr="004D5097">
        <w:t xml:space="preserve">county that has sent the most inmates </w:t>
      </w:r>
      <w:r w:rsidRPr="004D5097">
        <w:rPr>
          <w:strike/>
          <w:color w:val="FF0000"/>
        </w:rPr>
        <w:t>to</w:t>
      </w:r>
      <w:r w:rsidRPr="004D5097">
        <w:t xml:space="preserve"> </w:t>
      </w:r>
      <w:r w:rsidR="00BA2E0C" w:rsidRPr="004D5097">
        <w:t xml:space="preserve">on </w:t>
      </w:r>
      <w:r w:rsidRPr="004D5097">
        <w:t>death row (the prison where all inmates sentenced to death are held before their sentence is executed).</w:t>
      </w:r>
    </w:p>
    <w:p w14:paraId="4869B28D" w14:textId="1508FB99" w:rsidR="00D005F9" w:rsidRPr="004D5097" w:rsidRDefault="00B9328B" w:rsidP="00A06D21">
      <w:pPr>
        <w:ind w:firstLine="0"/>
        <w:rPr>
          <w:b/>
          <w:bCs/>
        </w:rPr>
      </w:pPr>
      <w:r w:rsidRPr="004D5097">
        <w:rPr>
          <w:b/>
          <w:bCs/>
        </w:rPr>
        <w:t>History of Death Penalty</w:t>
      </w:r>
      <w:r w:rsidR="00A06D21" w:rsidRPr="004D5097">
        <w:rPr>
          <w:b/>
          <w:bCs/>
        </w:rPr>
        <w:t xml:space="preserve"> </w:t>
      </w:r>
      <w:r w:rsidR="0061113F">
        <w:rPr>
          <w:b/>
          <w:bCs/>
        </w:rPr>
        <w:t>within</w:t>
      </w:r>
      <w:r w:rsidR="00A06D21" w:rsidRPr="004D5097">
        <w:rPr>
          <w:b/>
          <w:bCs/>
        </w:rPr>
        <w:t xml:space="preserve"> Iowa</w:t>
      </w:r>
    </w:p>
    <w:p w14:paraId="19F397BA" w14:textId="79BCE01F" w:rsidR="00A06D21" w:rsidRPr="004D5097" w:rsidRDefault="00B9328B" w:rsidP="00324A79">
      <w:pPr>
        <w:rPr>
          <w:bCs/>
        </w:rPr>
      </w:pPr>
      <w:r w:rsidRPr="004D5097">
        <w:rPr>
          <w:bCs/>
        </w:rPr>
        <w:t xml:space="preserve">Iowa is </w:t>
      </w:r>
      <w:r w:rsidR="00BA2E0C" w:rsidRPr="004D5097">
        <w:rPr>
          <w:bCs/>
        </w:rPr>
        <w:t>a state</w:t>
      </w:r>
      <w:r w:rsidRPr="004D5097">
        <w:rPr>
          <w:bCs/>
        </w:rPr>
        <w:t>, bordered by six</w:t>
      </w:r>
      <w:r w:rsidR="00BA2E0C" w:rsidRPr="004D5097">
        <w:rPr>
          <w:bCs/>
        </w:rPr>
        <w:t xml:space="preserve"> other</w:t>
      </w:r>
      <w:r w:rsidRPr="004D5097">
        <w:rPr>
          <w:bCs/>
        </w:rPr>
        <w:t xml:space="preserve"> states comprising</w:t>
      </w:r>
      <w:r w:rsidR="00BA2E0C" w:rsidRPr="004D5097">
        <w:rPr>
          <w:bCs/>
        </w:rPr>
        <w:t xml:space="preserve"> of</w:t>
      </w:r>
      <w:r w:rsidRPr="004D5097">
        <w:rPr>
          <w:bCs/>
        </w:rPr>
        <w:t xml:space="preserve"> Missouri to the south, Minnesota to the north, Wisconsin to the northeast, South Dakota to northwest Illinois to the east and southeast, and Nebraska to the west. </w:t>
      </w:r>
      <w:r w:rsidR="003D596C" w:rsidRPr="004D5097">
        <w:rPr>
          <w:bCs/>
        </w:rPr>
        <w:t>It is known for its agricultural productio</w:t>
      </w:r>
      <w:r w:rsidR="000439AA" w:rsidRPr="004D5097">
        <w:rPr>
          <w:bCs/>
        </w:rPr>
        <w:t xml:space="preserve">n and comes at top after </w:t>
      </w:r>
      <w:r w:rsidR="003D596C" w:rsidRPr="004D5097">
        <w:rPr>
          <w:bCs/>
        </w:rPr>
        <w:t xml:space="preserve">Texas and California </w:t>
      </w:r>
      <w:r w:rsidR="00E82B4E" w:rsidRPr="004D5097">
        <w:rPr>
          <w:bCs/>
        </w:rPr>
        <w:t xml:space="preserve">and is the number one producer of soybeans and corn. </w:t>
      </w:r>
      <w:r w:rsidR="00435074" w:rsidRPr="004D5097">
        <w:rPr>
          <w:bCs/>
        </w:rPr>
        <w:t>It is also considered as one of the safe places to live</w:t>
      </w:r>
      <w:r w:rsidR="00E27412" w:rsidRPr="004D5097">
        <w:rPr>
          <w:bCs/>
        </w:rPr>
        <w:t xml:space="preserve"> </w:t>
      </w:r>
      <w:r w:rsidR="00E27412" w:rsidRPr="004D5097">
        <w:rPr>
          <w:bCs/>
        </w:rPr>
        <w:fldChar w:fldCharType="begin"/>
      </w:r>
      <w:r w:rsidR="00E27412" w:rsidRPr="004D5097">
        <w:rPr>
          <w:bCs/>
        </w:rPr>
        <w:instrText xml:space="preserve"> ADDIN ZOTERO_ITEM CSL_CITATION {"citationID":"giRTKQ4Q","properties":{"formattedCitation":"(\\uc0\\u8220{}Iowa\\uc0\\u8221{})","plainCitation":"(“Iowa”)","noteIndex":0},"citationItems":[{"id":38,"uris":["http://zotero.org/users/local/rhLtY1cq/items/EYKKVLD4"],"uri":["http://zotero.org/users/local/rhLtY1cq/items/EYKKVLD4"],"itemData":{"id":38,"type":"webpage","title":"Iowa","container-title":"Death Penalty Information Center","abstract":"History of the Death Penalty Iowa carried out 46 executions between 1834 and 1965. Milestones in Abolition/Reinstatement Iowa's original death penalty statute remained active until 1872. Governor Cyrus Carpenter, spurred by an active anti-death penalty Quaker and Unitarian population, signed the…","URL":"https://deathpenaltyinfo.org/state-and-federal-info/state-by-state/iowa","language":"en-US","accessed":{"date-parts":[["2019",11,27]]}}}],"schema":"https://github.com/citation-style-language/schema/raw/master/csl-citation.json"} </w:instrText>
      </w:r>
      <w:r w:rsidR="00E27412" w:rsidRPr="004D5097">
        <w:rPr>
          <w:bCs/>
        </w:rPr>
        <w:fldChar w:fldCharType="separate"/>
      </w:r>
      <w:r w:rsidR="00E27412" w:rsidRPr="004D5097">
        <w:rPr>
          <w:rFonts w:ascii="Times New Roman" w:hAnsi="Times New Roman" w:cs="Times New Roman"/>
        </w:rPr>
        <w:t>(“Iowa”)</w:t>
      </w:r>
      <w:r w:rsidR="00E27412" w:rsidRPr="004D5097">
        <w:rPr>
          <w:bCs/>
        </w:rPr>
        <w:fldChar w:fldCharType="end"/>
      </w:r>
      <w:r w:rsidR="00435074" w:rsidRPr="004D5097">
        <w:rPr>
          <w:bCs/>
        </w:rPr>
        <w:t xml:space="preserve">. </w:t>
      </w:r>
    </w:p>
    <w:p w14:paraId="31107F81" w14:textId="59140420" w:rsidR="00DC3472" w:rsidRPr="004D5097" w:rsidRDefault="00B9328B" w:rsidP="003F1811">
      <w:pPr>
        <w:rPr>
          <w:bCs/>
        </w:rPr>
      </w:pPr>
      <w:r w:rsidRPr="004D5097">
        <w:rPr>
          <w:bCs/>
        </w:rPr>
        <w:t>The state of Iowa carried out 46 executions between the years 1834 and 1965. 43 of these executions were due to murder</w:t>
      </w:r>
      <w:r w:rsidR="00A322BF" w:rsidRPr="004D5097">
        <w:rPr>
          <w:bCs/>
        </w:rPr>
        <w:t>,</w:t>
      </w:r>
      <w:r w:rsidRPr="004D5097">
        <w:rPr>
          <w:bCs/>
        </w:rPr>
        <w:t xml:space="preserve"> while 3 were due to committing rape. All of those executed</w:t>
      </w:r>
      <w:r w:rsidR="00A322BF" w:rsidRPr="004D5097">
        <w:rPr>
          <w:bCs/>
        </w:rPr>
        <w:t>,</w:t>
      </w:r>
      <w:r w:rsidRPr="004D5097">
        <w:rPr>
          <w:bCs/>
        </w:rPr>
        <w:t xml:space="preserve"> were men. Some of the cases were very notable and prominent, for instance, two brothers William and Steven Hodges, both were hanged on July 15th, 1845 for committing murder</w:t>
      </w:r>
      <w:r w:rsidR="003F1811" w:rsidRPr="004D5097">
        <w:rPr>
          <w:bCs/>
        </w:rPr>
        <w:t xml:space="preserve"> </w:t>
      </w:r>
      <w:r w:rsidR="003F1811" w:rsidRPr="004D5097">
        <w:rPr>
          <w:bCs/>
        </w:rPr>
        <w:fldChar w:fldCharType="begin"/>
      </w:r>
      <w:r w:rsidR="003F1811" w:rsidRPr="004D5097">
        <w:rPr>
          <w:bCs/>
        </w:rPr>
        <w:instrText xml:space="preserve"> ADDIN ZOTERO_ITEM CSL_CITATION {"citationID":"ZUTd5tYT","properties":{"formattedCitation":"(\\uc0\\u8220{}Iowa\\uc0\\u8221{})","plainCitation":"(“Iowa”)","noteIndex":0},"citationItems":[{"id":38,"uris":["http://zotero.org/users/local/rhLtY1cq/items/EYKKVLD4"],"uri":["http://zotero.org/users/local/rhLtY1cq/items/EYKKVLD4"],"itemData":{"id":38,"type":"webpage","title":"Iowa","container-title":"Death Penalty Information Center","abstract":"History of the Death Penalty Iowa carried out 46 executions between 1834 and 1965. Milestones in Abolition/Reinstatement Iowa's original death penalty statute remained active until 1872. Governor Cyrus Carpenter, spurred by an active anti-death penalty Quaker and Unitarian population, signed the…","URL":"https://deathpenaltyinfo.org/state-and-federal-info/state-by-state/iowa","language":"en-US","accessed":{"date-parts":[["2019",11,27]]}}}],"schema":"https://github.com/citation-style-language/schema/raw/master/csl-citation.json"} </w:instrText>
      </w:r>
      <w:r w:rsidR="003F1811" w:rsidRPr="004D5097">
        <w:rPr>
          <w:bCs/>
        </w:rPr>
        <w:fldChar w:fldCharType="separate"/>
      </w:r>
      <w:r w:rsidR="003F1811" w:rsidRPr="004D5097">
        <w:rPr>
          <w:rFonts w:ascii="Times New Roman" w:hAnsi="Times New Roman" w:cs="Times New Roman"/>
        </w:rPr>
        <w:t>(“Iowa”)</w:t>
      </w:r>
      <w:r w:rsidR="003F1811" w:rsidRPr="004D5097">
        <w:rPr>
          <w:bCs/>
        </w:rPr>
        <w:fldChar w:fldCharType="end"/>
      </w:r>
      <w:r w:rsidRPr="004D5097">
        <w:rPr>
          <w:bCs/>
        </w:rPr>
        <w:t xml:space="preserve">. </w:t>
      </w:r>
      <w:r w:rsidR="0024750A" w:rsidRPr="004D5097">
        <w:rPr>
          <w:bCs/>
        </w:rPr>
        <w:t>Both of them were Mormon and blamed the verdicts on the anti-Mormon b</w:t>
      </w:r>
      <w:r w:rsidR="00EE01B6" w:rsidRPr="004D5097">
        <w:rPr>
          <w:bCs/>
        </w:rPr>
        <w:t xml:space="preserve">bias. </w:t>
      </w:r>
      <w:r w:rsidR="0061113F">
        <w:rPr>
          <w:bCs/>
        </w:rPr>
        <w:t>In 1858, a</w:t>
      </w:r>
      <w:r w:rsidR="003F1811" w:rsidRPr="004D5097">
        <w:rPr>
          <w:bCs/>
        </w:rPr>
        <w:t xml:space="preserve">nother significant cause </w:t>
      </w:r>
      <w:r w:rsidR="0061113F">
        <w:rPr>
          <w:bCs/>
        </w:rPr>
        <w:t xml:space="preserve">behind </w:t>
      </w:r>
      <w:r w:rsidR="003F1811" w:rsidRPr="004D5097">
        <w:rPr>
          <w:bCs/>
        </w:rPr>
        <w:t>the hanging of William Hinkle</w:t>
      </w:r>
      <w:r w:rsidR="0061113F">
        <w:rPr>
          <w:bCs/>
        </w:rPr>
        <w:t xml:space="preserve">, which resulted in </w:t>
      </w:r>
      <w:r w:rsidR="0061113F">
        <w:rPr>
          <w:bCs/>
        </w:rPr>
        <w:lastRenderedPageBreak/>
        <w:t>gathering of more than</w:t>
      </w:r>
      <w:r w:rsidR="003F1811" w:rsidRPr="004D5097">
        <w:rPr>
          <w:bCs/>
        </w:rPr>
        <w:t xml:space="preserve"> 15,000 people. It was declared as one of the biggest congregation by the Ottumwa Courier for any event west of Mississippi </w:t>
      </w:r>
      <w:r w:rsidR="003F1811" w:rsidRPr="004D5097">
        <w:rPr>
          <w:bCs/>
        </w:rPr>
        <w:fldChar w:fldCharType="begin"/>
      </w:r>
      <w:r w:rsidR="003F1811" w:rsidRPr="004D5097">
        <w:rPr>
          <w:bCs/>
        </w:rPr>
        <w:instrText xml:space="preserve"> ADDIN ZOTERO_ITEM CSL_CITATION {"citationID":"DP8x03FJ","properties":{"formattedCitation":"(\\uc0\\u8220{}Iowa\\uc0\\u8221{})","plainCitation":"(“Iowa”)","noteIndex":0},"citationItems":[{"id":38,"uris":["http://zotero.org/users/local/rhLtY1cq/items/EYKKVLD4"],"uri":["http://zotero.org/users/local/rhLtY1cq/items/EYKKVLD4"],"itemData":{"id":38,"type":"webpage","title":"Iowa","container-title":"Death Penalty Information Center","abstract":"History of the Death Penalty Iowa carried out 46 executions between 1834 and 1965. Milestones in Abolition/Reinstatement Iowa's original death penalty statute remained active until 1872. Governor Cyrus Carpenter, spurred by an active anti-death penalty Quaker and Unitarian population, signed the…","URL":"https://deathpenaltyinfo.org/state-and-federal-info/state-by-state/iowa","language":"en-US","accessed":{"date-parts":[["2019",11,27]]}}}],"schema":"https://github.com/citation-style-language/schema/raw/master/csl-citation.json"} </w:instrText>
      </w:r>
      <w:r w:rsidR="003F1811" w:rsidRPr="004D5097">
        <w:rPr>
          <w:bCs/>
        </w:rPr>
        <w:fldChar w:fldCharType="separate"/>
      </w:r>
      <w:r w:rsidR="003F1811" w:rsidRPr="004D5097">
        <w:rPr>
          <w:rFonts w:ascii="Times New Roman" w:hAnsi="Times New Roman" w:cs="Times New Roman"/>
        </w:rPr>
        <w:t>(“Iowa”)</w:t>
      </w:r>
      <w:r w:rsidR="003F1811" w:rsidRPr="004D5097">
        <w:rPr>
          <w:bCs/>
        </w:rPr>
        <w:fldChar w:fldCharType="end"/>
      </w:r>
      <w:r w:rsidR="003F1811" w:rsidRPr="004D5097">
        <w:rPr>
          <w:bCs/>
        </w:rPr>
        <w:t xml:space="preserve">. The death penalty is abolished in the State of Iowa since 1965. </w:t>
      </w:r>
      <w:r w:rsidR="0095130E" w:rsidRPr="004D5097">
        <w:rPr>
          <w:bCs/>
        </w:rPr>
        <w:t xml:space="preserve">There were many milestones in </w:t>
      </w:r>
      <w:r w:rsidR="009D6150" w:rsidRPr="004D5097">
        <w:rPr>
          <w:bCs/>
        </w:rPr>
        <w:t>the declaration</w:t>
      </w:r>
      <w:r w:rsidR="0095130E" w:rsidRPr="004D5097">
        <w:rPr>
          <w:bCs/>
        </w:rPr>
        <w:t xml:space="preserve"> of death penalty</w:t>
      </w:r>
      <w:r w:rsidR="00A322BF" w:rsidRPr="004D5097">
        <w:rPr>
          <w:bCs/>
        </w:rPr>
        <w:t>,</w:t>
      </w:r>
      <w:r w:rsidR="0095130E" w:rsidRPr="004D5097">
        <w:rPr>
          <w:bCs/>
        </w:rPr>
        <w:t xml:space="preserve"> as illegal in the state of Iowa. The following paragraph is about the milestones in the abolishment of the death penalty.</w:t>
      </w:r>
    </w:p>
    <w:p w14:paraId="60F855E6" w14:textId="61E78EE0" w:rsidR="002979AD" w:rsidRPr="004D5097" w:rsidRDefault="00C403CB" w:rsidP="002979AD">
      <w:pPr>
        <w:ind w:firstLine="0"/>
        <w:rPr>
          <w:b/>
        </w:rPr>
      </w:pPr>
      <w:r>
        <w:rPr>
          <w:b/>
        </w:rPr>
        <w:t>Major</w:t>
      </w:r>
      <w:r w:rsidR="00B9328B" w:rsidRPr="004D5097">
        <w:rPr>
          <w:b/>
        </w:rPr>
        <w:t xml:space="preserve"> Abolition/Reinstatement</w:t>
      </w:r>
      <w:r>
        <w:rPr>
          <w:b/>
        </w:rPr>
        <w:t xml:space="preserve"> </w:t>
      </w:r>
      <w:r w:rsidRPr="004D5097">
        <w:rPr>
          <w:b/>
        </w:rPr>
        <w:t>Milestones</w:t>
      </w:r>
    </w:p>
    <w:p w14:paraId="320430D2" w14:textId="41EACAD7" w:rsidR="00E871E8" w:rsidRPr="004D5097" w:rsidRDefault="00B9328B" w:rsidP="00291B46">
      <w:pPr>
        <w:rPr>
          <w:bCs/>
        </w:rPr>
      </w:pPr>
      <w:r w:rsidRPr="004D5097">
        <w:rPr>
          <w:bCs/>
        </w:rPr>
        <w:t xml:space="preserve">Since 1872, the original death penalty statue of Iowa remained active. </w:t>
      </w:r>
      <w:r w:rsidR="002979AD" w:rsidRPr="004D5097">
        <w:rPr>
          <w:bCs/>
        </w:rPr>
        <w:t xml:space="preserve">The first death penalty abolishment legislation was signed by Governor Cyrus Carpenter, </w:t>
      </w:r>
      <w:r w:rsidR="00950AF3" w:rsidRPr="004D5097">
        <w:rPr>
          <w:bCs/>
        </w:rPr>
        <w:t xml:space="preserve">after he was encouraged </w:t>
      </w:r>
      <w:r w:rsidR="002979AD" w:rsidRPr="004D5097">
        <w:rPr>
          <w:bCs/>
        </w:rPr>
        <w:t>by active</w:t>
      </w:r>
      <w:r w:rsidR="00A322BF" w:rsidRPr="004D5097">
        <w:rPr>
          <w:bCs/>
        </w:rPr>
        <w:t>,</w:t>
      </w:r>
      <w:r w:rsidR="002979AD" w:rsidRPr="004D5097">
        <w:rPr>
          <w:bCs/>
        </w:rPr>
        <w:t xml:space="preserve"> anti-capital punishment Quaker and</w:t>
      </w:r>
      <w:r w:rsidR="00A322BF" w:rsidRPr="004D5097">
        <w:rPr>
          <w:bCs/>
        </w:rPr>
        <w:t xml:space="preserve"> the</w:t>
      </w:r>
      <w:r w:rsidR="002979AD" w:rsidRPr="004D5097">
        <w:rPr>
          <w:bCs/>
        </w:rPr>
        <w:t xml:space="preserve"> Unitarian population. However, a wave of crime swept over the state and the national economic depression did not let the legislation last longer. The outcome of this legislation </w:t>
      </w:r>
      <w:r w:rsidR="00D07D2B" w:rsidRPr="004D5097">
        <w:rPr>
          <w:bCs/>
        </w:rPr>
        <w:t>was groups</w:t>
      </w:r>
      <w:r w:rsidR="002979AD" w:rsidRPr="004D5097">
        <w:rPr>
          <w:bCs/>
        </w:rPr>
        <w:t xml:space="preserve"> began taking into their hands what they saw as justice, hanging several convicted or accused defendants in the next years of the abolishment of the death penalty. </w:t>
      </w:r>
      <w:r w:rsidR="00E85AFD" w:rsidRPr="004D5097">
        <w:rPr>
          <w:bCs/>
        </w:rPr>
        <w:t xml:space="preserve">These killings were blamed </w:t>
      </w:r>
      <w:r w:rsidR="000325E9" w:rsidRPr="004D5097">
        <w:rPr>
          <w:bCs/>
        </w:rPr>
        <w:t>mostly</w:t>
      </w:r>
      <w:r w:rsidR="00E85AFD" w:rsidRPr="004D5097">
        <w:rPr>
          <w:bCs/>
        </w:rPr>
        <w:t xml:space="preserve"> on the nonexistence of the death penalty. In 1878, the Iowa legislature again reinstated the death penalty with the aim to bring these </w:t>
      </w:r>
      <w:r w:rsidR="00CD6677" w:rsidRPr="004D5097">
        <w:rPr>
          <w:bCs/>
        </w:rPr>
        <w:t>lynching’s</w:t>
      </w:r>
      <w:r w:rsidR="00E85AFD" w:rsidRPr="004D5097">
        <w:rPr>
          <w:bCs/>
        </w:rPr>
        <w:t xml:space="preserve"> to an end</w:t>
      </w:r>
      <w:r w:rsidR="00AF123B" w:rsidRPr="004D5097">
        <w:rPr>
          <w:bCs/>
        </w:rPr>
        <w:t>,</w:t>
      </w:r>
      <w:r w:rsidR="00E85AFD" w:rsidRPr="004D5097">
        <w:rPr>
          <w:bCs/>
        </w:rPr>
        <w:t xml:space="preserve"> and to reduce the level of crimes that were continuously rising in the state.</w:t>
      </w:r>
    </w:p>
    <w:p w14:paraId="65D1C114" w14:textId="0FF4ED5B" w:rsidR="00DC2D82" w:rsidRPr="004D5097" w:rsidRDefault="00C403CB" w:rsidP="00D916BD">
      <w:r>
        <w:rPr>
          <w:bCs/>
        </w:rPr>
        <w:t xml:space="preserve">In the history of the state, 1964 was one of the </w:t>
      </w:r>
      <w:r w:rsidR="00B9328B" w:rsidRPr="004D5097">
        <w:rPr>
          <w:bCs/>
        </w:rPr>
        <w:t>most successful election year</w:t>
      </w:r>
      <w:r>
        <w:rPr>
          <w:bCs/>
        </w:rPr>
        <w:t>s for the</w:t>
      </w:r>
      <w:r w:rsidR="00871F91" w:rsidRPr="004D5097">
        <w:rPr>
          <w:bCs/>
        </w:rPr>
        <w:t xml:space="preserve"> democrats</w:t>
      </w:r>
      <w:r>
        <w:rPr>
          <w:bCs/>
        </w:rPr>
        <w:t>. As it</w:t>
      </w:r>
      <w:r w:rsidR="00871F91" w:rsidRPr="004D5097">
        <w:rPr>
          <w:bCs/>
        </w:rPr>
        <w:t xml:space="preserve"> advanced the ways for the abolishment of the death penalty </w:t>
      </w:r>
      <w:r w:rsidR="00B9328B" w:rsidRPr="004D5097">
        <w:rPr>
          <w:bCs/>
        </w:rPr>
        <w:t>bill in the year</w:t>
      </w:r>
      <w:r w:rsidR="00AF123B" w:rsidRPr="004D5097">
        <w:rPr>
          <w:bCs/>
        </w:rPr>
        <w:t>,</w:t>
      </w:r>
      <w:r w:rsidR="00B9328B" w:rsidRPr="004D5097">
        <w:rPr>
          <w:bCs/>
        </w:rPr>
        <w:t xml:space="preserve"> 1965. This bill was signed by Governor Harold Hughes; this bill abolished the death penalty for the second time in the</w:t>
      </w:r>
      <w:r>
        <w:rPr>
          <w:bCs/>
        </w:rPr>
        <w:t xml:space="preserve"> Iowa state’s</w:t>
      </w:r>
      <w:r w:rsidR="00B9328B" w:rsidRPr="004D5097">
        <w:rPr>
          <w:bCs/>
        </w:rPr>
        <w:t xml:space="preserve"> history. Since then, a number of attempts have been made with the aim to restore the bill. However, the serious</w:t>
      </w:r>
      <w:r w:rsidR="00AF123B" w:rsidRPr="004D5097">
        <w:rPr>
          <w:bCs/>
        </w:rPr>
        <w:t>ness</w:t>
      </w:r>
      <w:r w:rsidR="00B9328B" w:rsidRPr="004D5097">
        <w:rPr>
          <w:bCs/>
        </w:rPr>
        <w:t xml:space="preserve"> of all these restoration struggles came after numerous cases of sexual assault, kidnapping and other capital crimes. The most prominent case in</w:t>
      </w:r>
      <w:r>
        <w:rPr>
          <w:bCs/>
        </w:rPr>
        <w:t xml:space="preserve"> the year 1994</w:t>
      </w:r>
      <w:r w:rsidR="00B9328B" w:rsidRPr="004D5097">
        <w:rPr>
          <w:bCs/>
        </w:rPr>
        <w:t xml:space="preserve"> was th</w:t>
      </w:r>
      <w:r>
        <w:rPr>
          <w:bCs/>
        </w:rPr>
        <w:t>e</w:t>
      </w:r>
      <w:r w:rsidR="00B9328B" w:rsidRPr="004D5097">
        <w:rPr>
          <w:bCs/>
        </w:rPr>
        <w:t xml:space="preserve"> </w:t>
      </w:r>
      <w:r>
        <w:rPr>
          <w:bCs/>
        </w:rPr>
        <w:t>murder</w:t>
      </w:r>
      <w:r w:rsidR="00B9328B" w:rsidRPr="004D5097">
        <w:rPr>
          <w:bCs/>
        </w:rPr>
        <w:t xml:space="preserve"> </w:t>
      </w:r>
      <w:r w:rsidR="00CD6677" w:rsidRPr="004D5097">
        <w:rPr>
          <w:bCs/>
        </w:rPr>
        <w:t xml:space="preserve">of </w:t>
      </w:r>
      <w:r w:rsidR="00CD6677">
        <w:rPr>
          <w:bCs/>
        </w:rPr>
        <w:t>9</w:t>
      </w:r>
      <w:r>
        <w:rPr>
          <w:bCs/>
        </w:rPr>
        <w:t xml:space="preserve"> </w:t>
      </w:r>
      <w:r w:rsidR="00B9328B" w:rsidRPr="004D5097">
        <w:rPr>
          <w:bCs/>
        </w:rPr>
        <w:t>year</w:t>
      </w:r>
      <w:r>
        <w:rPr>
          <w:bCs/>
        </w:rPr>
        <w:t>s old</w:t>
      </w:r>
      <w:r w:rsidR="00B9328B" w:rsidRPr="004D5097">
        <w:rPr>
          <w:bCs/>
        </w:rPr>
        <w:t xml:space="preserve"> Anna Marie Emry. In the 1994 election </w:t>
      </w:r>
      <w:r w:rsidR="00B9328B" w:rsidRPr="004D5097">
        <w:rPr>
          <w:bCs/>
        </w:rPr>
        <w:lastRenderedPageBreak/>
        <w:t xml:space="preserve">campaign of Governor Terry Branstad, </w:t>
      </w:r>
      <w:r w:rsidR="00B9328B" w:rsidRPr="004D5097">
        <w:t xml:space="preserve">the restoration of the death penalty </w:t>
      </w:r>
      <w:r w:rsidR="00241871" w:rsidRPr="004D5097">
        <w:t>was made</w:t>
      </w:r>
      <w:r w:rsidR="009B419E" w:rsidRPr="004D5097">
        <w:t>.</w:t>
      </w:r>
      <w:r w:rsidR="00241871" w:rsidRPr="004D5097">
        <w:t xml:space="preserve"> </w:t>
      </w:r>
      <w:r w:rsidR="002668AC" w:rsidRPr="004D5097">
        <w:t>Ho</w:t>
      </w:r>
      <w:r w:rsidR="00241871" w:rsidRPr="004D5097">
        <w:t xml:space="preserve">wever, the recommended measures’ failure to pass both houses of Iowa’s state legislature left the matter in between. </w:t>
      </w:r>
      <w:r w:rsidR="00E871E8" w:rsidRPr="004D5097">
        <w:t xml:space="preserve">The death penalty </w:t>
      </w:r>
      <w:r w:rsidR="00F66530" w:rsidRPr="004D5097">
        <w:t>despi</w:t>
      </w:r>
      <w:r w:rsidR="002668AC" w:rsidRPr="004D5097">
        <w:t xml:space="preserve">te </w:t>
      </w:r>
      <w:r w:rsidR="00CD6677" w:rsidRPr="004D5097">
        <w:t>being abolished</w:t>
      </w:r>
      <w:r w:rsidR="00163410" w:rsidRPr="004D5097">
        <w:t xml:space="preserve"> </w:t>
      </w:r>
      <w:r w:rsidR="00E871E8" w:rsidRPr="004D5097">
        <w:t xml:space="preserve">in the state of Iowa is still applied throughout the US, under the federal law, even in Iowa. </w:t>
      </w:r>
      <w:r w:rsidR="001C7FC5" w:rsidRPr="004D5097">
        <w:t xml:space="preserve">A federal court in Sioux City </w:t>
      </w:r>
      <w:r w:rsidR="00A45FFB" w:rsidRPr="004D5097">
        <w:t>announced the first death sentence</w:t>
      </w:r>
      <w:r w:rsidR="00AF123B" w:rsidRPr="004D5097">
        <w:t>,</w:t>
      </w:r>
      <w:r w:rsidR="00A45FFB" w:rsidRPr="004D5097">
        <w:t xml:space="preserve"> of Dustin Honken and Angela Johnson in 2005</w:t>
      </w:r>
      <w:r w:rsidR="001C7FC5" w:rsidRPr="004D5097">
        <w:t xml:space="preserve"> in Iowa</w:t>
      </w:r>
      <w:r w:rsidR="00AF123B" w:rsidRPr="004D5097">
        <w:t>,</w:t>
      </w:r>
      <w:r w:rsidR="001C7FC5" w:rsidRPr="004D5097">
        <w:t xml:space="preserve"> since 1960. </w:t>
      </w:r>
      <w:r w:rsidR="00291B46" w:rsidRPr="004D5097">
        <w:t xml:space="preserve">Several organizations are working to thwart the reinstatement of capital punishment in the state of Iowa. One such organization is </w:t>
      </w:r>
      <w:r w:rsidR="00EA0B90" w:rsidRPr="004D5097">
        <w:rPr>
          <w:i/>
          <w:iCs/>
        </w:rPr>
        <w:t>Iowans Against the Death Penalty (IADP).</w:t>
      </w:r>
      <w:r w:rsidR="00EA0B90" w:rsidRPr="004D5097">
        <w:t xml:space="preserve"> </w:t>
      </w:r>
    </w:p>
    <w:p w14:paraId="262D2D7D" w14:textId="77777777" w:rsidR="00C403CB" w:rsidRDefault="00C403CB" w:rsidP="004539ED">
      <w:pPr>
        <w:ind w:firstLine="0"/>
        <w:rPr>
          <w:b/>
        </w:rPr>
      </w:pPr>
    </w:p>
    <w:p w14:paraId="3AE8FF79" w14:textId="1EE3AFA2" w:rsidR="004539ED" w:rsidRPr="004D5097" w:rsidRDefault="00B9328B" w:rsidP="004539ED">
      <w:pPr>
        <w:ind w:firstLine="0"/>
        <w:rPr>
          <w:b/>
        </w:rPr>
      </w:pPr>
      <w:r w:rsidRPr="004D5097">
        <w:rPr>
          <w:b/>
        </w:rPr>
        <w:t xml:space="preserve">Iowans </w:t>
      </w:r>
      <w:r w:rsidR="00C403CB">
        <w:rPr>
          <w:b/>
        </w:rPr>
        <w:t xml:space="preserve">Reaction </w:t>
      </w:r>
      <w:r w:rsidRPr="004D5097">
        <w:rPr>
          <w:b/>
        </w:rPr>
        <w:t xml:space="preserve">Against </w:t>
      </w:r>
      <w:r w:rsidR="00C403CB">
        <w:rPr>
          <w:b/>
        </w:rPr>
        <w:t>IADP</w:t>
      </w:r>
    </w:p>
    <w:p w14:paraId="179D8B51" w14:textId="15799E0D" w:rsidR="00771F64" w:rsidRPr="004D5097" w:rsidRDefault="00B9328B" w:rsidP="00771F64">
      <w:r w:rsidRPr="004D5097">
        <w:t xml:space="preserve">Iowans Against the Death Penalty (IADP) </w:t>
      </w:r>
      <w:r w:rsidR="00291B46" w:rsidRPr="004D5097">
        <w:t>is a non-sectarian, independent and non- partisan organization striving to prevent the restoration of the death penalty in the state</w:t>
      </w:r>
      <w:r w:rsidR="00AF123B" w:rsidRPr="004D5097">
        <w:t>,</w:t>
      </w:r>
      <w:r w:rsidR="00291B46" w:rsidRPr="004D5097">
        <w:t xml:space="preserve"> by means of political activism and programs for educating the general public about the </w:t>
      </w:r>
      <w:r w:rsidR="003913C9" w:rsidRPr="004D5097">
        <w:t xml:space="preserve">matter. </w:t>
      </w:r>
      <w:r w:rsidR="00CD6677" w:rsidRPr="004D5097">
        <w:t>A random</w:t>
      </w:r>
      <w:r w:rsidR="00A440F7" w:rsidRPr="004D5097">
        <w:t xml:space="preserve"> newsletter, The Watch</w:t>
      </w:r>
      <w:r w:rsidR="003913C9" w:rsidRPr="004D5097">
        <w:t>, is published by IADP to create awareness</w:t>
      </w:r>
      <w:r w:rsidR="00163410" w:rsidRPr="004D5097">
        <w:t>. It also</w:t>
      </w:r>
      <w:r w:rsidR="00A440F7" w:rsidRPr="004D5097">
        <w:t xml:space="preserve"> participates in active lobbying; sponsors public events all over the state; especially when the death penalty legislation is pending in the Legislature</w:t>
      </w:r>
      <w:r w:rsidR="0026657E" w:rsidRPr="004D5097">
        <w:t xml:space="preserve"> </w:t>
      </w:r>
      <w:r w:rsidR="0026657E" w:rsidRPr="004D5097">
        <w:fldChar w:fldCharType="begin"/>
      </w:r>
      <w:r w:rsidR="0026657E" w:rsidRPr="004D5097">
        <w:instrText xml:space="preserve"> ADDIN ZOTERO_ITEM CSL_CITATION {"citationID":"HSXDnKKW","properties":{"formattedCitation":"({\\i{}Iowans Against the Death Penalty})","plainCitation":"(Iowans Against the Death Penalty)","noteIndex":0},"citationItems":[{"id":48,"uris":["http://zotero.org/users/local/rhLtY1cq/items/E9NBZ2W6"],"uri":["http://zotero.org/users/local/rhLtY1cq/items/E9NBZ2W6"],"itemData":{"id":48,"type":"webpage","title":"Iowans Against the Death Penalty","URL":"http://www.iowansagainstthedeathpenalty.org/","accessed":{"date-parts":[["2019",11,27]]}}}],"schema":"https://github.com/citation-style-language/schema/raw/master/csl-citation.json"} </w:instrText>
      </w:r>
      <w:r w:rsidR="0026657E" w:rsidRPr="004D5097">
        <w:fldChar w:fldCharType="separate"/>
      </w:r>
      <w:r w:rsidR="0026657E" w:rsidRPr="004D5097">
        <w:rPr>
          <w:rFonts w:ascii="Times New Roman" w:hAnsi="Times New Roman" w:cs="Times New Roman"/>
        </w:rPr>
        <w:t>(</w:t>
      </w:r>
      <w:r w:rsidR="0026657E" w:rsidRPr="004D5097">
        <w:rPr>
          <w:rFonts w:ascii="Times New Roman" w:hAnsi="Times New Roman" w:cs="Times New Roman"/>
          <w:i/>
          <w:iCs/>
        </w:rPr>
        <w:t>Iowans Against the Death Penalty</w:t>
      </w:r>
      <w:r w:rsidR="0026657E" w:rsidRPr="004D5097">
        <w:rPr>
          <w:rFonts w:ascii="Times New Roman" w:hAnsi="Times New Roman" w:cs="Times New Roman"/>
        </w:rPr>
        <w:t>)</w:t>
      </w:r>
      <w:r w:rsidR="0026657E" w:rsidRPr="004D5097">
        <w:fldChar w:fldCharType="end"/>
      </w:r>
      <w:r w:rsidR="00A440F7" w:rsidRPr="004D5097">
        <w:t xml:space="preserve">. </w:t>
      </w:r>
      <w:r w:rsidR="00A27000" w:rsidRPr="004D5097">
        <w:t>The organization was founded in 1962, and it was active in the promotion of abolishing Iowa's death penalty</w:t>
      </w:r>
      <w:r w:rsidR="00CD6DB0" w:rsidRPr="004D5097">
        <w:t>,</w:t>
      </w:r>
      <w:r w:rsidR="00A27000" w:rsidRPr="004D5097">
        <w:t xml:space="preserve"> in 1965. The organization reconstituted itself when the initiat</w:t>
      </w:r>
      <w:r w:rsidR="007B3A38" w:rsidRPr="004D5097">
        <w:t>iv</w:t>
      </w:r>
      <w:r w:rsidR="00A27000" w:rsidRPr="004D5097">
        <w:t>es to restore death penalty legislation rose in Iowa</w:t>
      </w:r>
      <w:r w:rsidR="00CD6DB0" w:rsidRPr="004D5097">
        <w:t>,</w:t>
      </w:r>
      <w:r w:rsidR="00A27000" w:rsidRPr="004D5097">
        <w:t xml:space="preserve"> in 1990. </w:t>
      </w:r>
      <w:r w:rsidR="007B3A38" w:rsidRPr="004D5097">
        <w:t xml:space="preserve">Since then, the organization is striving to </w:t>
      </w:r>
      <w:r w:rsidR="00881CA1" w:rsidRPr="004D5097">
        <w:t xml:space="preserve">bring together the voice </w:t>
      </w:r>
      <w:r w:rsidR="003D7FD9" w:rsidRPr="004D5097">
        <w:t>of Iowans from</w:t>
      </w:r>
      <w:r w:rsidR="00CD6DB0" w:rsidRPr="004D5097">
        <w:t xml:space="preserve"> different</w:t>
      </w:r>
      <w:r w:rsidR="003D7FD9" w:rsidRPr="004D5097">
        <w:t xml:space="preserve"> secular </w:t>
      </w:r>
      <w:r w:rsidR="00CD6DB0" w:rsidRPr="004D5097">
        <w:t>and</w:t>
      </w:r>
      <w:r w:rsidR="003D7FD9" w:rsidRPr="004D5097">
        <w:t xml:space="preserve"> religious traditions</w:t>
      </w:r>
    </w:p>
    <w:p w14:paraId="11F66B69" w14:textId="4EA97F60" w:rsidR="003F1811" w:rsidRDefault="00B9328B" w:rsidP="00771F64">
      <w:r w:rsidRPr="004D5097">
        <w:t xml:space="preserve">Several statutory proposals </w:t>
      </w:r>
      <w:r w:rsidR="0016257D" w:rsidRPr="004D5097">
        <w:t xml:space="preserve">to legalize capital punishment </w:t>
      </w:r>
      <w:r w:rsidRPr="004D5097">
        <w:t xml:space="preserve">have been </w:t>
      </w:r>
      <w:r w:rsidR="0016257D" w:rsidRPr="004D5097">
        <w:t>conquered</w:t>
      </w:r>
      <w:r w:rsidRPr="004D5097">
        <w:t xml:space="preserve"> in 1991, 1995, 1</w:t>
      </w:r>
      <w:r w:rsidR="00D36271" w:rsidRPr="004D5097">
        <w:t xml:space="preserve">997, and 1998, owing to the effort of </w:t>
      </w:r>
      <w:r w:rsidR="00CD6DB0" w:rsidRPr="004D5097">
        <w:t xml:space="preserve">this </w:t>
      </w:r>
      <w:r w:rsidR="00D36271" w:rsidRPr="004D5097">
        <w:t xml:space="preserve">organization. </w:t>
      </w:r>
      <w:r w:rsidR="00F77178" w:rsidRPr="004D5097">
        <w:t xml:space="preserve">The organization has been allowed tax-exemption </w:t>
      </w:r>
      <w:r w:rsidR="009633CA" w:rsidRPr="004D5097">
        <w:t xml:space="preserve">in 1990 that could be used on charitable and educational projects. </w:t>
      </w:r>
      <w:r w:rsidR="006A0517" w:rsidRPr="004D5097">
        <w:t xml:space="preserve">Under section 501(c)(3), the IADPF was granted an indemnity from federal income tax, 1997. </w:t>
      </w:r>
      <w:r w:rsidR="0060281E" w:rsidRPr="004D5097">
        <w:t xml:space="preserve">The </w:t>
      </w:r>
      <w:r w:rsidR="0060281E" w:rsidRPr="004D5097">
        <w:lastRenderedPageBreak/>
        <w:t xml:space="preserve">funds also support learning sources </w:t>
      </w:r>
      <w:r w:rsidR="00A34E46" w:rsidRPr="004D5097">
        <w:t>related to capital punishment</w:t>
      </w:r>
      <w:r w:rsidR="00185FE9" w:rsidRPr="004D5097">
        <w:t>,</w:t>
      </w:r>
      <w:r w:rsidR="00A34E46" w:rsidRPr="004D5097">
        <w:t xml:space="preserve"> and these funds also compensated for a certain portion of the newsletter costs of IADP. </w:t>
      </w:r>
    </w:p>
    <w:p w14:paraId="57885E5D" w14:textId="77777777" w:rsidR="00C403CB" w:rsidRPr="004D5097" w:rsidRDefault="00C403CB" w:rsidP="00771F64"/>
    <w:p w14:paraId="35834B79" w14:textId="42C331FB" w:rsidR="005E70C5" w:rsidRPr="004D5097" w:rsidRDefault="00B9328B" w:rsidP="00A34E46">
      <w:pPr>
        <w:ind w:firstLine="0"/>
        <w:rPr>
          <w:b/>
        </w:rPr>
      </w:pPr>
      <w:r w:rsidRPr="004D5097">
        <w:rPr>
          <w:b/>
        </w:rPr>
        <w:t xml:space="preserve">Good </w:t>
      </w:r>
      <w:r w:rsidR="00C403CB">
        <w:rPr>
          <w:b/>
        </w:rPr>
        <w:t>&amp;</w:t>
      </w:r>
      <w:r w:rsidRPr="004D5097">
        <w:rPr>
          <w:b/>
        </w:rPr>
        <w:t xml:space="preserve"> Bad things </w:t>
      </w:r>
      <w:r w:rsidR="00C403CB">
        <w:rPr>
          <w:b/>
        </w:rPr>
        <w:t>Related to</w:t>
      </w:r>
      <w:r w:rsidRPr="004D5097">
        <w:rPr>
          <w:b/>
        </w:rPr>
        <w:t xml:space="preserve"> Death Penalty </w:t>
      </w:r>
    </w:p>
    <w:p w14:paraId="08F340DE" w14:textId="2655B95F" w:rsidR="00F5537D" w:rsidRPr="004D5097" w:rsidRDefault="00B9328B" w:rsidP="000434F3">
      <w:r w:rsidRPr="004D5097">
        <w:t>In my opinion</w:t>
      </w:r>
      <w:r w:rsidR="001D1655" w:rsidRPr="004D5097">
        <w:t>,</w:t>
      </w:r>
      <w:r w:rsidRPr="004D5097">
        <w:t xml:space="preserve"> it is both good and bad to award someone ca</w:t>
      </w:r>
      <w:r w:rsidR="001D1655" w:rsidRPr="004D5097">
        <w:t>pital punishment. Good in a sense</w:t>
      </w:r>
      <w:r w:rsidR="00185FE9" w:rsidRPr="004D5097">
        <w:t>, it</w:t>
      </w:r>
      <w:r w:rsidRPr="004D5097">
        <w:t xml:space="preserve"> teaches a lesson to the offender as well as the general people not to commit such offen</w:t>
      </w:r>
      <w:r w:rsidR="00185FE9" w:rsidRPr="004D5097">
        <w:t>ces</w:t>
      </w:r>
      <w:r w:rsidRPr="004D5097">
        <w:t xml:space="preserve"> again (however, it does not deter them from committing such crimes again)</w:t>
      </w:r>
      <w:r w:rsidR="00A34E46" w:rsidRPr="004D5097">
        <w:t xml:space="preserve">. </w:t>
      </w:r>
      <w:r w:rsidRPr="004D5097">
        <w:t>It also saves the offender from living such a miserable life (Spending all the days in a cell also kills them bit by bit, it proves to be much severe)</w:t>
      </w:r>
      <w:r w:rsidR="00B00E4D" w:rsidRPr="004D5097">
        <w:t xml:space="preserve"> </w:t>
      </w:r>
      <w:r w:rsidR="00B00E4D" w:rsidRPr="004D5097">
        <w:fldChar w:fldCharType="begin"/>
      </w:r>
      <w:r w:rsidR="00B00E4D" w:rsidRPr="004D5097">
        <w:instrText xml:space="preserve"> ADDIN ZOTERO_ITEM CSL_CITATION {"citationID":"u4yxRkNO","properties":{"formattedCitation":"(Soss et al.)","plainCitation":"(Soss et al.)","noteIndex":0},"citationItems":[{"id":50,"uris":["http://zotero.org/users/local/rhLtY1cq/items/5WZZRZ6M"],"uri":["http://zotero.org/users/local/rhLtY1cq/items/5WZZRZ6M"],"itemData":{"id":50,"type":"article-journal","title":"Why do white Americans support the death penalty?","container-title":"The Journal of Politics","page":"397-421","volume":"65","issue":"2","author":[{"family":"Soss","given":"Joe"},{"family":"Langbein","given":"Laura"},{"family":"Metelko","given":"Alan R."}],"issued":{"date-parts":[["2003"]]}}}],"schema":"https://github.com/citation-style-language/schema/raw/master/csl-citation.json"} </w:instrText>
      </w:r>
      <w:r w:rsidR="00B00E4D" w:rsidRPr="004D5097">
        <w:fldChar w:fldCharType="separate"/>
      </w:r>
      <w:r w:rsidR="00B00E4D" w:rsidRPr="004D5097">
        <w:rPr>
          <w:rFonts w:ascii="Times New Roman" w:hAnsi="Times New Roman" w:cs="Times New Roman"/>
        </w:rPr>
        <w:t>(Soss et al.)</w:t>
      </w:r>
      <w:r w:rsidR="00B00E4D" w:rsidRPr="004D5097">
        <w:fldChar w:fldCharType="end"/>
      </w:r>
      <w:r w:rsidRPr="004D5097">
        <w:t>.</w:t>
      </w:r>
      <w:r w:rsidR="001D1655" w:rsidRPr="004D5097">
        <w:t xml:space="preserve"> However, it is not effective in most of the cases</w:t>
      </w:r>
      <w:r w:rsidR="00B00E4D" w:rsidRPr="004D5097">
        <w:t xml:space="preserve"> </w:t>
      </w:r>
      <w:r w:rsidR="00B00E4D" w:rsidRPr="004D5097">
        <w:fldChar w:fldCharType="begin"/>
      </w:r>
      <w:r w:rsidR="00B00E4D" w:rsidRPr="004D5097">
        <w:instrText xml:space="preserve"> ADDIN ZOTERO_ITEM CSL_CITATION {"citationID":"f3jz0Zv5","properties":{"formattedCitation":"(Robinson and Darley)","plainCitation":"(Robinson and Darley)","noteIndex":0},"citationItems":[{"id":42,"uris":["http://zotero.org/users/local/rhLtY1cq/items/MJL9Z4Y5"],"uri":["http://zotero.org/users/local/rhLtY1cq/items/MJL9Z4Y5"],"itemData":{"id":42,"type":"article-journal","title":"Does criminal law deter? A behavioural science investigation","container-title":"oxford Journal of Legal studies","page":"173-205","volume":"24","issue":"2","author":[{"family":"Robinson","given":"Paul H."},{"family":"Darley","given":"John M."}],"issued":{"date-parts":[["2004"]]}}}],"schema":"https://github.com/citation-style-language/schema/raw/master/csl-citation.json"} </w:instrText>
      </w:r>
      <w:r w:rsidR="00B00E4D" w:rsidRPr="004D5097">
        <w:fldChar w:fldCharType="separate"/>
      </w:r>
      <w:r w:rsidR="00B00E4D" w:rsidRPr="004D5097">
        <w:rPr>
          <w:rFonts w:ascii="Times New Roman" w:hAnsi="Times New Roman" w:cs="Times New Roman"/>
        </w:rPr>
        <w:t>(Robinson and Darley)</w:t>
      </w:r>
      <w:r w:rsidR="00B00E4D" w:rsidRPr="004D5097">
        <w:fldChar w:fldCharType="end"/>
      </w:r>
      <w:r w:rsidR="001D1655" w:rsidRPr="004D5097">
        <w:t xml:space="preserve">. </w:t>
      </w:r>
      <w:r w:rsidRPr="004D5097">
        <w:t>It does not deter</w:t>
      </w:r>
      <w:r w:rsidR="00185FE9" w:rsidRPr="004D5097">
        <w:t xml:space="preserve"> certain</w:t>
      </w:r>
      <w:r w:rsidRPr="004D5097">
        <w:t xml:space="preserve"> people from committing such crimes again, so many people </w:t>
      </w:r>
      <w:r w:rsidR="00CD6677" w:rsidRPr="004D5097">
        <w:t>received</w:t>
      </w:r>
      <w:r w:rsidRPr="004D5097">
        <w:t xml:space="preserve"> capital punishment but still, those crimes are prevalent. </w:t>
      </w:r>
      <w:r w:rsidR="001D1655" w:rsidRPr="004D5097">
        <w:t>Besides,</w:t>
      </w:r>
      <w:r w:rsidRPr="004D5097">
        <w:t xml:space="preserve"> </w:t>
      </w:r>
      <w:r w:rsidR="0069211A" w:rsidRPr="004D5097">
        <w:t xml:space="preserve">crimes </w:t>
      </w:r>
      <w:r w:rsidR="00047312" w:rsidRPr="004D5097">
        <w:t xml:space="preserve">are </w:t>
      </w:r>
      <w:r w:rsidRPr="004D5097">
        <w:t>bound to happen</w:t>
      </w:r>
      <w:r w:rsidR="00185FE9" w:rsidRPr="004D5097">
        <w:t>,</w:t>
      </w:r>
      <w:r w:rsidRPr="004D5097">
        <w:t xml:space="preserve"> as we are nothing more than social animals.</w:t>
      </w:r>
      <w:r w:rsidR="001D1655" w:rsidRPr="004D5097">
        <w:t xml:space="preserve"> </w:t>
      </w:r>
      <w:r w:rsidRPr="004D5097">
        <w:t xml:space="preserve">Since we do not give life to someone, we don't have the right to take their lives (even if we give, </w:t>
      </w:r>
      <w:r w:rsidR="00185FE9" w:rsidRPr="004D5097">
        <w:t xml:space="preserve">we still </w:t>
      </w:r>
      <w:r w:rsidRPr="004D5097">
        <w:t>don't have any right to do so).</w:t>
      </w:r>
      <w:r w:rsidR="001D1655" w:rsidRPr="004D5097">
        <w:t xml:space="preserve"> </w:t>
      </w:r>
      <w:r w:rsidRPr="004D5097">
        <w:t>It violates natural law philosophy that everyone has t</w:t>
      </w:r>
      <w:r w:rsidR="00185FE9" w:rsidRPr="004D5097">
        <w:t>he</w:t>
      </w:r>
      <w:r w:rsidRPr="004D5097">
        <w:t xml:space="preserve"> right to live (let God punish them).</w:t>
      </w:r>
    </w:p>
    <w:p w14:paraId="770C4B4E" w14:textId="556131D0" w:rsidR="00F5537D" w:rsidRDefault="00B9328B" w:rsidP="000434F3">
      <w:r w:rsidRPr="004D5097">
        <w:t>The international debate of Iowa death penalty law shows that it is and will remain the most hotly contested topic in American politics</w:t>
      </w:r>
      <w:r w:rsidR="00126963" w:rsidRPr="004D5097">
        <w:t xml:space="preserve"> </w:t>
      </w:r>
      <w:r w:rsidR="00126963" w:rsidRPr="004D5097">
        <w:fldChar w:fldCharType="begin"/>
      </w:r>
      <w:r w:rsidR="00126963" w:rsidRPr="004D5097">
        <w:instrText xml:space="preserve"> ADDIN ZOTERO_ITEM CSL_CITATION {"citationID":"szOp3ieB","properties":{"formattedCitation":"(Neumayer)","plainCitation":"(Neumayer)","noteIndex":0},"citationItems":[{"id":51,"uris":["http://zotero.org/users/local/rhLtY1cq/items/AK2RAFBQ"],"uri":["http://zotero.org/users/local/rhLtY1cq/items/AK2RAFBQ"],"itemData":{"id":51,"type":"article-journal","title":"Death penalty: The political foundations of the global trend towards abolition","container-title":"Human Rights Review","page":"241-268","volume":"9","issue":"2","author":[{"family":"Neumayer","given":"Eric"}],"issued":{"date-parts":[["2008"]]}}}],"schema":"https://github.com/citation-style-language/schema/raw/master/csl-citation.json"} </w:instrText>
      </w:r>
      <w:r w:rsidR="00126963" w:rsidRPr="004D5097">
        <w:fldChar w:fldCharType="separate"/>
      </w:r>
      <w:r w:rsidR="00126963" w:rsidRPr="004D5097">
        <w:rPr>
          <w:rFonts w:ascii="Times New Roman" w:hAnsi="Times New Roman" w:cs="Times New Roman"/>
        </w:rPr>
        <w:t>(Neumayer)</w:t>
      </w:r>
      <w:r w:rsidR="00126963" w:rsidRPr="004D5097">
        <w:fldChar w:fldCharType="end"/>
      </w:r>
      <w:r w:rsidRPr="004D5097">
        <w:t xml:space="preserve">. </w:t>
      </w:r>
      <w:r w:rsidR="00D56EA5" w:rsidRPr="004D5097">
        <w:t xml:space="preserve">The major determinants of this topic and the arguments in favor </w:t>
      </w:r>
      <w:r w:rsidR="00185FE9" w:rsidRPr="004D5097">
        <w:t>or</w:t>
      </w:r>
      <w:r w:rsidR="00D56EA5" w:rsidRPr="004D5097">
        <w:t xml:space="preserve"> against th</w:t>
      </w:r>
      <w:r w:rsidR="00185FE9" w:rsidRPr="004D5097">
        <w:t>e</w:t>
      </w:r>
      <w:r w:rsidR="00D56EA5" w:rsidRPr="004D5097">
        <w:t xml:space="preserve"> debate</w:t>
      </w:r>
      <w:r w:rsidR="00185FE9" w:rsidRPr="004D5097">
        <w:t>,</w:t>
      </w:r>
      <w:r w:rsidR="00D56EA5" w:rsidRPr="004D5097">
        <w:t xml:space="preserve"> are political. </w:t>
      </w:r>
      <w:r w:rsidR="008675D6" w:rsidRPr="004D5097">
        <w:t>Even in the states where capital punishment is abolished, it is considered as a controversial topic. Although</w:t>
      </w:r>
      <w:r w:rsidR="00185FE9" w:rsidRPr="004D5097">
        <w:t>,</w:t>
      </w:r>
      <w:r w:rsidR="008675D6" w:rsidRPr="004D5097">
        <w:t xml:space="preserve"> contemporary national polling reveals</w:t>
      </w:r>
      <w:r w:rsidR="00185FE9" w:rsidRPr="004D5097">
        <w:t>,</w:t>
      </w:r>
      <w:r w:rsidR="008675D6" w:rsidRPr="004D5097">
        <w:t xml:space="preserve"> there is a split </w:t>
      </w:r>
      <w:r w:rsidR="006C281E" w:rsidRPr="004D5097">
        <w:t xml:space="preserve">between a preference of life imprisonment and capital punishment. </w:t>
      </w:r>
      <w:r w:rsidR="00041963" w:rsidRPr="004D5097">
        <w:t xml:space="preserve">The public support for capital punishment and the use of execution has shown a drop in previous years. </w:t>
      </w:r>
      <w:r w:rsidR="00BC4C6C" w:rsidRPr="004D5097">
        <w:t>Such as in 2014,</w:t>
      </w:r>
      <w:r w:rsidR="00185FE9" w:rsidRPr="004D5097">
        <w:t xml:space="preserve"> when</w:t>
      </w:r>
      <w:r w:rsidR="00BC4C6C" w:rsidRPr="004D5097">
        <w:t xml:space="preserve"> only 29 people were given the death penalty, to 98 in 1999 and almost 52 in the year 2009. The states where recent executions have occurred are </w:t>
      </w:r>
      <w:r w:rsidR="00BC4C6C" w:rsidRPr="004D5097">
        <w:lastRenderedPageBreak/>
        <w:t xml:space="preserve">Texas, Florida, and Missouri. </w:t>
      </w:r>
      <w:r w:rsidR="002424FD" w:rsidRPr="004D5097">
        <w:t xml:space="preserve">However, </w:t>
      </w:r>
      <w:r w:rsidR="00185FE9" w:rsidRPr="004D5097">
        <w:t>states of</w:t>
      </w:r>
      <w:r w:rsidR="002424FD" w:rsidRPr="004D5097">
        <w:t xml:space="preserve"> Oregon, Connecticut, Pennsylvania</w:t>
      </w:r>
      <w:r w:rsidR="00185FE9" w:rsidRPr="004D5097">
        <w:t>, and</w:t>
      </w:r>
      <w:r w:rsidR="002424FD" w:rsidRPr="004D5097">
        <w:t xml:space="preserve"> New Mexico have merely executed death row prisoners who surrendered their pleas after the death penalty was reinstituted in 1976. </w:t>
      </w:r>
      <w:r w:rsidR="00DE1C41" w:rsidRPr="004D5097">
        <w:t xml:space="preserve">During </w:t>
      </w:r>
      <w:r w:rsidR="000434F3" w:rsidRPr="004D5097">
        <w:t>this</w:t>
      </w:r>
      <w:r w:rsidR="00DE1C41" w:rsidRPr="004D5097">
        <w:t xml:space="preserve"> time period, no executions were performed in the states of New Hampshire, Iowa, and Kansas. </w:t>
      </w:r>
    </w:p>
    <w:p w14:paraId="0CC0EB48" w14:textId="77777777" w:rsidR="00C403CB" w:rsidRPr="004D5097" w:rsidRDefault="00C403CB" w:rsidP="000434F3"/>
    <w:p w14:paraId="2DB1D431" w14:textId="77777777" w:rsidR="005D7F00" w:rsidRPr="004D5097" w:rsidRDefault="00B9328B" w:rsidP="005D7F00">
      <w:pPr>
        <w:ind w:firstLine="0"/>
        <w:rPr>
          <w:b/>
        </w:rPr>
      </w:pPr>
      <w:r w:rsidRPr="004D5097">
        <w:rPr>
          <w:b/>
        </w:rPr>
        <w:t xml:space="preserve">Conclusion </w:t>
      </w:r>
    </w:p>
    <w:p w14:paraId="1A262229" w14:textId="15F92ADB" w:rsidR="000434F3" w:rsidRPr="004D5097" w:rsidRDefault="00B9328B" w:rsidP="00FD4A2C">
      <w:r w:rsidRPr="004D5097">
        <w:t>A number of studies report that the death penalty does not deter crime. It is essentially</w:t>
      </w:r>
      <w:r w:rsidR="00185FE9" w:rsidRPr="004D5097">
        <w:t>,</w:t>
      </w:r>
      <w:r w:rsidRPr="004D5097">
        <w:t xml:space="preserve"> only useful to prevent future repeats of a horrific crime or to give the families of victims a sense that justice has been served. It is not cost-effective in the United States because of the appeals process and the length of time from conviction to execution. Where it is useful in negotiating plea deals. Life without parole</w:t>
      </w:r>
      <w:r w:rsidR="00185FE9" w:rsidRPr="004D5097">
        <w:t>,</w:t>
      </w:r>
      <w:r w:rsidRPr="004D5097">
        <w:t xml:space="preserve"> as the worst option</w:t>
      </w:r>
      <w:r w:rsidR="00185FE9" w:rsidRPr="004D5097">
        <w:t>,</w:t>
      </w:r>
      <w:r w:rsidRPr="004D5097">
        <w:t xml:space="preserve"> means the system has to come under that for a "deal". The death penalty exists and is carried out as an act of revenge. That is a reasonable human desire</w:t>
      </w:r>
      <w:r w:rsidR="00185FE9" w:rsidRPr="004D5097">
        <w:t>,</w:t>
      </w:r>
      <w:r w:rsidRPr="004D5097">
        <w:t xml:space="preserve"> even if it doesn't spring from the best part of ourselves, but I suspect it is more satisfying in the planning than in the completion. It also seems like there is no end to t</w:t>
      </w:r>
      <w:r w:rsidR="006B27D4" w:rsidRPr="004D5097">
        <w:t xml:space="preserve">he debate of capital punishment, from the past 40 years, even in the states where the death penalty is abolished. </w:t>
      </w:r>
      <w:r w:rsidR="00B03ECF" w:rsidRPr="004D5097">
        <w:t>The public opinion about the death penalty in Iowa shows that the majority of citizens support it, this support is not very</w:t>
      </w:r>
      <w:r w:rsidR="00E27412" w:rsidRPr="004D5097">
        <w:t xml:space="preserve"> </w:t>
      </w:r>
      <w:r w:rsidR="00335F37" w:rsidRPr="004D5097">
        <w:t>strong</w:t>
      </w:r>
      <w:r w:rsidR="00097AFD" w:rsidRPr="004D5097">
        <w:t>, in</w:t>
      </w:r>
      <w:r w:rsidR="00B03ECF" w:rsidRPr="004D5097">
        <w:t xml:space="preserve"> fact, when it comes to making a choice between the death penalty and imprisonment with no parole </w:t>
      </w:r>
      <w:r w:rsidR="00FD4A2C" w:rsidRPr="004D5097">
        <w:t>chances</w:t>
      </w:r>
      <w:r w:rsidR="00B03ECF" w:rsidRPr="004D5097">
        <w:t xml:space="preserve">. </w:t>
      </w:r>
      <w:r w:rsidR="00FD4A2C" w:rsidRPr="004D5097">
        <w:t xml:space="preserve">Present Iowa law does not </w:t>
      </w:r>
      <w:r w:rsidR="004A5A70" w:rsidRPr="004D5097">
        <w:t>allow</w:t>
      </w:r>
      <w:r w:rsidR="00FD4A2C" w:rsidRPr="004D5097">
        <w:t xml:space="preserve"> for a sentence of any crime by death. </w:t>
      </w:r>
    </w:p>
    <w:p w14:paraId="43F947E0" w14:textId="77777777" w:rsidR="00126963" w:rsidRPr="004D5097" w:rsidRDefault="00126963" w:rsidP="00FD4A2C"/>
    <w:p w14:paraId="4D473311" w14:textId="77777777" w:rsidR="00126963" w:rsidRPr="004D5097" w:rsidRDefault="00126963" w:rsidP="00FD4A2C"/>
    <w:p w14:paraId="3F7EF316" w14:textId="77777777" w:rsidR="00126963" w:rsidRPr="004D5097" w:rsidRDefault="00126963" w:rsidP="00FD4A2C"/>
    <w:p w14:paraId="044059A7" w14:textId="77777777" w:rsidR="00126963" w:rsidRPr="004D5097" w:rsidRDefault="00126963" w:rsidP="00FD4A2C"/>
    <w:p w14:paraId="33BC1A29" w14:textId="77777777" w:rsidR="00126963" w:rsidRPr="004D5097" w:rsidRDefault="00126963" w:rsidP="00FD4A2C"/>
    <w:p w14:paraId="52445D1A" w14:textId="77777777" w:rsidR="00126963" w:rsidRPr="004D5097" w:rsidRDefault="00126963" w:rsidP="008647AC">
      <w:pPr>
        <w:ind w:firstLine="0"/>
      </w:pPr>
    </w:p>
    <w:p w14:paraId="23B48FDB" w14:textId="77777777" w:rsidR="008647AC" w:rsidRPr="004D5097" w:rsidRDefault="008647AC" w:rsidP="008647AC">
      <w:pPr>
        <w:ind w:firstLine="0"/>
      </w:pPr>
    </w:p>
    <w:p w14:paraId="60FF7D21" w14:textId="77777777" w:rsidR="0064488C" w:rsidRPr="004D5097" w:rsidRDefault="00B9328B" w:rsidP="0064488C">
      <w:pPr>
        <w:ind w:firstLine="0"/>
        <w:rPr>
          <w:b/>
        </w:rPr>
      </w:pPr>
      <w:r w:rsidRPr="004D5097">
        <w:rPr>
          <w:b/>
        </w:rPr>
        <w:t xml:space="preserve">Works Cited </w:t>
      </w:r>
    </w:p>
    <w:p w14:paraId="44703A26" w14:textId="77777777" w:rsidR="00126963" w:rsidRPr="004D5097" w:rsidRDefault="00B9328B" w:rsidP="00126963">
      <w:pPr>
        <w:pStyle w:val="Bibliography"/>
        <w:rPr>
          <w:rFonts w:ascii="Times New Roman" w:hAnsi="Times New Roman" w:cs="Times New Roman"/>
        </w:rPr>
      </w:pPr>
      <w:r w:rsidRPr="004D5097">
        <w:fldChar w:fldCharType="begin"/>
      </w:r>
      <w:r w:rsidRPr="004D5097">
        <w:instrText xml:space="preserve"> ADDIN ZOTERO_BIBL {"uncited":[],"omitted":[],"custom":[]} CSL_BIBLIOGRAPHY </w:instrText>
      </w:r>
      <w:r w:rsidRPr="004D5097">
        <w:fldChar w:fldCharType="separate"/>
      </w:r>
      <w:r w:rsidRPr="004D5097">
        <w:rPr>
          <w:rFonts w:ascii="Times New Roman" w:hAnsi="Times New Roman" w:cs="Times New Roman"/>
        </w:rPr>
        <w:t xml:space="preserve">“Iowa.” </w:t>
      </w:r>
      <w:r w:rsidRPr="004D5097">
        <w:rPr>
          <w:rFonts w:ascii="Times New Roman" w:hAnsi="Times New Roman" w:cs="Times New Roman"/>
          <w:i/>
          <w:iCs/>
        </w:rPr>
        <w:t>Death Penalty Information Center</w:t>
      </w:r>
      <w:r w:rsidRPr="004D5097">
        <w:rPr>
          <w:rFonts w:ascii="Times New Roman" w:hAnsi="Times New Roman" w:cs="Times New Roman"/>
        </w:rPr>
        <w:t>, https://deathpenaltyinfo.org/state-and-federal-info/state-by-state/iowa. Accessed 27 Nov. 2019.</w:t>
      </w:r>
    </w:p>
    <w:p w14:paraId="20739182" w14:textId="77777777" w:rsidR="00126963" w:rsidRPr="004D5097" w:rsidRDefault="00B9328B" w:rsidP="00126963">
      <w:pPr>
        <w:pStyle w:val="Bibliography"/>
        <w:rPr>
          <w:rFonts w:ascii="Times New Roman" w:hAnsi="Times New Roman" w:cs="Times New Roman"/>
        </w:rPr>
      </w:pPr>
      <w:r w:rsidRPr="004D5097">
        <w:rPr>
          <w:rFonts w:ascii="Times New Roman" w:hAnsi="Times New Roman" w:cs="Times New Roman"/>
          <w:i/>
          <w:iCs/>
        </w:rPr>
        <w:t>Iowa</w:t>
      </w:r>
      <w:r w:rsidRPr="004D5097">
        <w:rPr>
          <w:rFonts w:ascii="Times New Roman" w:hAnsi="Times New Roman" w:cs="Times New Roman"/>
        </w:rPr>
        <w:t>---. http://www.iowansagainstthedeathpenalty.org/iowa. Accessed 27 Nov. 2019.</w:t>
      </w:r>
    </w:p>
    <w:p w14:paraId="0CA1E991" w14:textId="77777777" w:rsidR="00126963" w:rsidRPr="004D5097" w:rsidRDefault="00B9328B" w:rsidP="00126963">
      <w:pPr>
        <w:pStyle w:val="Bibliography"/>
        <w:rPr>
          <w:rFonts w:ascii="Times New Roman" w:hAnsi="Times New Roman" w:cs="Times New Roman"/>
        </w:rPr>
      </w:pPr>
      <w:r w:rsidRPr="004D5097">
        <w:rPr>
          <w:rFonts w:ascii="Times New Roman" w:hAnsi="Times New Roman" w:cs="Times New Roman"/>
          <w:i/>
          <w:iCs/>
        </w:rPr>
        <w:t>Iowans Against the Death Penalty</w:t>
      </w:r>
      <w:r w:rsidRPr="004D5097">
        <w:rPr>
          <w:rFonts w:ascii="Times New Roman" w:hAnsi="Times New Roman" w:cs="Times New Roman"/>
        </w:rPr>
        <w:t>. http://www.iowansagainstthedeathpenalty.org/. Accessed 27 Nov. 2019.</w:t>
      </w:r>
    </w:p>
    <w:p w14:paraId="3A8A2223" w14:textId="77777777" w:rsidR="00126963" w:rsidRPr="004D5097" w:rsidRDefault="00B9328B" w:rsidP="00126963">
      <w:pPr>
        <w:pStyle w:val="Bibliography"/>
        <w:rPr>
          <w:rFonts w:ascii="Times New Roman" w:hAnsi="Times New Roman" w:cs="Times New Roman"/>
        </w:rPr>
      </w:pPr>
      <w:r w:rsidRPr="004D5097">
        <w:rPr>
          <w:rFonts w:ascii="Times New Roman" w:hAnsi="Times New Roman" w:cs="Times New Roman"/>
        </w:rPr>
        <w:t xml:space="preserve">Lilly, J. Robert. “Death Penalty Resistance in the US.” </w:t>
      </w:r>
      <w:r w:rsidRPr="004D5097">
        <w:rPr>
          <w:rFonts w:ascii="Times New Roman" w:hAnsi="Times New Roman" w:cs="Times New Roman"/>
          <w:i/>
          <w:iCs/>
        </w:rPr>
        <w:t>The Howard Journal of Criminal Justice</w:t>
      </w:r>
      <w:r w:rsidRPr="004D5097">
        <w:rPr>
          <w:rFonts w:ascii="Times New Roman" w:hAnsi="Times New Roman" w:cs="Times New Roman"/>
        </w:rPr>
        <w:t>, vol. 41, no. 4, 2002, pp. 326–33.</w:t>
      </w:r>
    </w:p>
    <w:p w14:paraId="604C76F9" w14:textId="77777777" w:rsidR="00126963" w:rsidRPr="004D5097" w:rsidRDefault="00B9328B" w:rsidP="00126963">
      <w:pPr>
        <w:pStyle w:val="Bibliography"/>
        <w:rPr>
          <w:rFonts w:ascii="Times New Roman" w:hAnsi="Times New Roman" w:cs="Times New Roman"/>
        </w:rPr>
      </w:pPr>
      <w:r w:rsidRPr="004D5097">
        <w:rPr>
          <w:rFonts w:ascii="Times New Roman" w:hAnsi="Times New Roman" w:cs="Times New Roman"/>
        </w:rPr>
        <w:t xml:space="preserve">Neumayer, Eric. “Death Penalty: The Political Foundations of the Global Trend towards Abolition.” </w:t>
      </w:r>
      <w:r w:rsidRPr="004D5097">
        <w:rPr>
          <w:rFonts w:ascii="Times New Roman" w:hAnsi="Times New Roman" w:cs="Times New Roman"/>
          <w:i/>
          <w:iCs/>
        </w:rPr>
        <w:t>Human Rights Review</w:t>
      </w:r>
      <w:r w:rsidRPr="004D5097">
        <w:rPr>
          <w:rFonts w:ascii="Times New Roman" w:hAnsi="Times New Roman" w:cs="Times New Roman"/>
        </w:rPr>
        <w:t>, vol. 9, no. 2, 2008, pp. 241–68.</w:t>
      </w:r>
    </w:p>
    <w:p w14:paraId="707D1BA0" w14:textId="77777777" w:rsidR="00126963" w:rsidRPr="004D5097" w:rsidRDefault="00B9328B" w:rsidP="00126963">
      <w:pPr>
        <w:pStyle w:val="Bibliography"/>
        <w:rPr>
          <w:rFonts w:ascii="Times New Roman" w:hAnsi="Times New Roman" w:cs="Times New Roman"/>
        </w:rPr>
      </w:pPr>
      <w:r w:rsidRPr="004D5097">
        <w:rPr>
          <w:rFonts w:ascii="Times New Roman" w:hAnsi="Times New Roman" w:cs="Times New Roman"/>
        </w:rPr>
        <w:t xml:space="preserve">Robinson, Paul H., and John M. Darley. “Does Criminal Law Deter? A Behavioural Science Investigation.” </w:t>
      </w:r>
      <w:r w:rsidRPr="004D5097">
        <w:rPr>
          <w:rFonts w:ascii="Times New Roman" w:hAnsi="Times New Roman" w:cs="Times New Roman"/>
          <w:i/>
          <w:iCs/>
        </w:rPr>
        <w:t>Oxford Journal of Legal Studies</w:t>
      </w:r>
      <w:r w:rsidRPr="004D5097">
        <w:rPr>
          <w:rFonts w:ascii="Times New Roman" w:hAnsi="Times New Roman" w:cs="Times New Roman"/>
        </w:rPr>
        <w:t>, vol. 24, no. 2, 2004, pp. 173–205.</w:t>
      </w:r>
    </w:p>
    <w:p w14:paraId="0A99BBEB" w14:textId="77777777" w:rsidR="00126963" w:rsidRPr="004D5097" w:rsidRDefault="00B9328B" w:rsidP="00126963">
      <w:pPr>
        <w:pStyle w:val="Bibliography"/>
        <w:rPr>
          <w:rFonts w:ascii="Times New Roman" w:hAnsi="Times New Roman" w:cs="Times New Roman"/>
        </w:rPr>
      </w:pPr>
      <w:r w:rsidRPr="004D5097">
        <w:rPr>
          <w:rFonts w:ascii="Times New Roman" w:hAnsi="Times New Roman" w:cs="Times New Roman"/>
        </w:rPr>
        <w:t xml:space="preserve">Schabas, William A., and William Schabas. </w:t>
      </w:r>
      <w:r w:rsidRPr="004D5097">
        <w:rPr>
          <w:rFonts w:ascii="Times New Roman" w:hAnsi="Times New Roman" w:cs="Times New Roman"/>
          <w:i/>
          <w:iCs/>
        </w:rPr>
        <w:t>The Abolition of the Death Penalty in International Law</w:t>
      </w:r>
      <w:r w:rsidRPr="004D5097">
        <w:rPr>
          <w:rFonts w:ascii="Times New Roman" w:hAnsi="Times New Roman" w:cs="Times New Roman"/>
        </w:rPr>
        <w:t>. Cambridge University Press, 2002.</w:t>
      </w:r>
    </w:p>
    <w:p w14:paraId="46CAE456" w14:textId="77777777" w:rsidR="00126963" w:rsidRPr="004D5097" w:rsidRDefault="00B9328B" w:rsidP="00126963">
      <w:pPr>
        <w:pStyle w:val="Bibliography"/>
        <w:rPr>
          <w:rFonts w:ascii="Times New Roman" w:hAnsi="Times New Roman" w:cs="Times New Roman"/>
        </w:rPr>
      </w:pPr>
      <w:r w:rsidRPr="004D5097">
        <w:rPr>
          <w:rFonts w:ascii="Times New Roman" w:hAnsi="Times New Roman" w:cs="Times New Roman"/>
        </w:rPr>
        <w:t xml:space="preserve">Soss, Joe, et al. “Why Do White Americans Support the Death Penalty?” </w:t>
      </w:r>
      <w:r w:rsidRPr="004D5097">
        <w:rPr>
          <w:rFonts w:ascii="Times New Roman" w:hAnsi="Times New Roman" w:cs="Times New Roman"/>
          <w:i/>
          <w:iCs/>
        </w:rPr>
        <w:t>The Journal of Politics</w:t>
      </w:r>
      <w:r w:rsidRPr="004D5097">
        <w:rPr>
          <w:rFonts w:ascii="Times New Roman" w:hAnsi="Times New Roman" w:cs="Times New Roman"/>
        </w:rPr>
        <w:t>, vol. 65, no. 2, 2003, pp. 397–421.</w:t>
      </w:r>
    </w:p>
    <w:p w14:paraId="70A69965" w14:textId="77777777" w:rsidR="00C86868" w:rsidRPr="005E70C5" w:rsidRDefault="00B9328B" w:rsidP="00FD4A2C">
      <w:pPr>
        <w:ind w:firstLine="0"/>
      </w:pPr>
      <w:r w:rsidRPr="004D5097">
        <w:fldChar w:fldCharType="end"/>
      </w:r>
    </w:p>
    <w:sectPr w:rsidR="00C86868" w:rsidRPr="005E70C5">
      <w:headerReference w:type="default" r:id="rId8"/>
      <w:headerReference w:type="first" r:id="rId9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003F5C1" w14:textId="77777777" w:rsidR="00905CF8" w:rsidRDefault="00905CF8">
      <w:pPr>
        <w:spacing w:line="240" w:lineRule="auto"/>
      </w:pPr>
      <w:r>
        <w:separator/>
      </w:r>
    </w:p>
  </w:endnote>
  <w:endnote w:type="continuationSeparator" w:id="0">
    <w:p w14:paraId="024881FA" w14:textId="77777777" w:rsidR="00905CF8" w:rsidRDefault="00905CF8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6BE9A4E" w14:textId="77777777" w:rsidR="00905CF8" w:rsidRDefault="00905CF8">
      <w:pPr>
        <w:spacing w:line="240" w:lineRule="auto"/>
      </w:pPr>
      <w:r>
        <w:separator/>
      </w:r>
    </w:p>
  </w:footnote>
  <w:footnote w:type="continuationSeparator" w:id="0">
    <w:p w14:paraId="511D58A8" w14:textId="77777777" w:rsidR="00905CF8" w:rsidRDefault="00905CF8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0DB5304" w14:textId="77777777" w:rsidR="00E614DD" w:rsidRDefault="00905CF8">
    <w:pPr>
      <w:pStyle w:val="Header"/>
    </w:pPr>
    <w:sdt>
      <w:sdtPr>
        <w:alias w:val="Last Name:"/>
        <w:tag w:val="Last Name:"/>
        <w:id w:val="343136273"/>
        <w:temporary/>
        <w:showingPlcHdr/>
        <w15:appearance w15:val="hidden"/>
      </w:sdtPr>
      <w:sdtEndPr/>
      <w:sdtContent>
        <w:r w:rsidR="00F9444C">
          <w:t>Last Name</w:t>
        </w:r>
      </w:sdtContent>
    </w:sdt>
    <w:r w:rsidR="00691EC1">
      <w:t xml:space="preserve"> </w:t>
    </w:r>
    <w:r w:rsidR="00691EC1">
      <w:fldChar w:fldCharType="begin"/>
    </w:r>
    <w:r w:rsidR="00691EC1">
      <w:instrText xml:space="preserve"> PAGE   \* MERGEFORMAT </w:instrText>
    </w:r>
    <w:r w:rsidR="00691EC1">
      <w:fldChar w:fldCharType="separate"/>
    </w:r>
    <w:r w:rsidR="008647AC">
      <w:rPr>
        <w:noProof/>
      </w:rPr>
      <w:t>7</w:t>
    </w:r>
    <w:r w:rsidR="00691EC1">
      <w:rPr>
        <w:noProof/>
      </w:rPr>
      <w:fldChar w:fldCharType="end"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FE4AAD1" w14:textId="77777777" w:rsidR="00E614DD" w:rsidRDefault="00905CF8">
    <w:pPr>
      <w:pStyle w:val="Header"/>
    </w:pPr>
    <w:sdt>
      <w:sdtPr>
        <w:alias w:val="Last Name:"/>
        <w:tag w:val="Last Name:"/>
        <w:id w:val="81423100"/>
        <w:placeholder>
          <w:docPart w:val="AD311FAA0BC848B08312ACFCCCA0B68E"/>
        </w:placeholder>
        <w:temporary/>
        <w:showingPlcHdr/>
        <w15:appearance w15:val="hidden"/>
      </w:sdtPr>
      <w:sdtEndPr/>
      <w:sdtContent>
        <w:r w:rsidR="00F9444C">
          <w:t>Last Name</w:t>
        </w:r>
      </w:sdtContent>
    </w:sdt>
    <w:r w:rsidR="00B13D1B">
      <w:t xml:space="preserve"> </w:t>
    </w:r>
    <w:r w:rsidR="00691EC1">
      <w:fldChar w:fldCharType="begin"/>
    </w:r>
    <w:r w:rsidR="00691EC1">
      <w:instrText xml:space="preserve"> PAGE   \* MERGEFORMAT </w:instrText>
    </w:r>
    <w:r w:rsidR="00691EC1">
      <w:fldChar w:fldCharType="separate"/>
    </w:r>
    <w:r w:rsidR="008647AC">
      <w:rPr>
        <w:noProof/>
      </w:rPr>
      <w:t>1</w:t>
    </w:r>
    <w:r w:rsidR="00691EC1">
      <w:rPr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191A8030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14D47FAC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D530367E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88A8F442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E6803B58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7C2E5F4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A90012BA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F9141AF4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9EAE076E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C6D0A094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3335BAA"/>
    <w:multiLevelType w:val="multilevel"/>
    <w:tmpl w:val="82986EB6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 w15:restartNumberingAfterBreak="0">
    <w:nsid w:val="1A707228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 w15:restartNumberingAfterBreak="0">
    <w:nsid w:val="229E3C4C"/>
    <w:multiLevelType w:val="hybridMultilevel"/>
    <w:tmpl w:val="6256DC96"/>
    <w:lvl w:ilvl="0" w:tplc="69B268C6">
      <w:start w:val="1"/>
      <w:numFmt w:val="lowerLetter"/>
      <w:pStyle w:val="TableNote"/>
      <w:suff w:val="space"/>
      <w:lvlText w:val="%1."/>
      <w:lvlJc w:val="left"/>
      <w:pPr>
        <w:ind w:left="0" w:firstLine="720"/>
      </w:pPr>
      <w:rPr>
        <w:rFonts w:hint="default"/>
      </w:rPr>
    </w:lvl>
    <w:lvl w:ilvl="1" w:tplc="F514825E" w:tentative="1">
      <w:start w:val="1"/>
      <w:numFmt w:val="lowerLetter"/>
      <w:lvlText w:val="%2."/>
      <w:lvlJc w:val="left"/>
      <w:pPr>
        <w:ind w:left="2160" w:hanging="360"/>
      </w:pPr>
    </w:lvl>
    <w:lvl w:ilvl="2" w:tplc="EF203644" w:tentative="1">
      <w:start w:val="1"/>
      <w:numFmt w:val="lowerRoman"/>
      <w:lvlText w:val="%3."/>
      <w:lvlJc w:val="right"/>
      <w:pPr>
        <w:ind w:left="2880" w:hanging="180"/>
      </w:pPr>
    </w:lvl>
    <w:lvl w:ilvl="3" w:tplc="373ECC58" w:tentative="1">
      <w:start w:val="1"/>
      <w:numFmt w:val="decimal"/>
      <w:lvlText w:val="%4."/>
      <w:lvlJc w:val="left"/>
      <w:pPr>
        <w:ind w:left="3600" w:hanging="360"/>
      </w:pPr>
    </w:lvl>
    <w:lvl w:ilvl="4" w:tplc="E3969F4E" w:tentative="1">
      <w:start w:val="1"/>
      <w:numFmt w:val="lowerLetter"/>
      <w:lvlText w:val="%5."/>
      <w:lvlJc w:val="left"/>
      <w:pPr>
        <w:ind w:left="4320" w:hanging="360"/>
      </w:pPr>
    </w:lvl>
    <w:lvl w:ilvl="5" w:tplc="0CE2AF74" w:tentative="1">
      <w:start w:val="1"/>
      <w:numFmt w:val="lowerRoman"/>
      <w:lvlText w:val="%6."/>
      <w:lvlJc w:val="right"/>
      <w:pPr>
        <w:ind w:left="5040" w:hanging="180"/>
      </w:pPr>
    </w:lvl>
    <w:lvl w:ilvl="6" w:tplc="779E609A" w:tentative="1">
      <w:start w:val="1"/>
      <w:numFmt w:val="decimal"/>
      <w:lvlText w:val="%7."/>
      <w:lvlJc w:val="left"/>
      <w:pPr>
        <w:ind w:left="5760" w:hanging="360"/>
      </w:pPr>
    </w:lvl>
    <w:lvl w:ilvl="7" w:tplc="53E8400E" w:tentative="1">
      <w:start w:val="1"/>
      <w:numFmt w:val="lowerLetter"/>
      <w:lvlText w:val="%8."/>
      <w:lvlJc w:val="left"/>
      <w:pPr>
        <w:ind w:left="6480" w:hanging="360"/>
      </w:pPr>
    </w:lvl>
    <w:lvl w:ilvl="8" w:tplc="B89A98D8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3" w15:restartNumberingAfterBreak="0">
    <w:nsid w:val="2DB07618"/>
    <w:multiLevelType w:val="multilevel"/>
    <w:tmpl w:val="A3C8CF72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4" w15:restartNumberingAfterBreak="0">
    <w:nsid w:val="3E4A6A53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5" w15:restartNumberingAfterBreak="0">
    <w:nsid w:val="49BD0CE8"/>
    <w:multiLevelType w:val="multilevel"/>
    <w:tmpl w:val="D0504188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6" w15:restartNumberingAfterBreak="0">
    <w:nsid w:val="54C549E5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7" w15:restartNumberingAfterBreak="0">
    <w:nsid w:val="59BC4956"/>
    <w:multiLevelType w:val="multilevel"/>
    <w:tmpl w:val="4572ABF8"/>
    <w:styleLink w:val="MLAOutline"/>
    <w:lvl w:ilvl="0">
      <w:start w:val="1"/>
      <w:numFmt w:val="upperRoman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upperLetter"/>
      <w:lvlText w:val="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ind w:left="1080" w:hanging="360"/>
      </w:pPr>
      <w:rPr>
        <w:rFonts w:hint="default"/>
      </w:rPr>
    </w:lvl>
    <w:lvl w:ilvl="3">
      <w:start w:val="1"/>
      <w:numFmt w:val="lowerLetter"/>
      <w:lvlText w:val="%4."/>
      <w:lvlJc w:val="left"/>
      <w:pPr>
        <w:ind w:left="1440" w:hanging="360"/>
      </w:pPr>
      <w:rPr>
        <w:rFonts w:hint="default"/>
      </w:rPr>
    </w:lvl>
    <w:lvl w:ilvl="4">
      <w:start w:val="1"/>
      <w:numFmt w:val="decimal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Letter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18" w15:restartNumberingAfterBreak="0">
    <w:nsid w:val="5B1B5787"/>
    <w:multiLevelType w:val="multilevel"/>
    <w:tmpl w:val="4572ABF8"/>
    <w:numStyleLink w:val="MLAOutline"/>
  </w:abstractNum>
  <w:abstractNum w:abstractNumId="19" w15:restartNumberingAfterBreak="0">
    <w:nsid w:val="5F2B2DE1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20" w15:restartNumberingAfterBreak="0">
    <w:nsid w:val="6AAF033E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1" w15:restartNumberingAfterBreak="0">
    <w:nsid w:val="7A392C97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12"/>
  </w:num>
  <w:num w:numId="12">
    <w:abstractNumId w:val="17"/>
  </w:num>
  <w:num w:numId="13">
    <w:abstractNumId w:val="18"/>
  </w:num>
  <w:num w:numId="14">
    <w:abstractNumId w:val="14"/>
  </w:num>
  <w:num w:numId="15">
    <w:abstractNumId w:val="20"/>
  </w:num>
  <w:num w:numId="16">
    <w:abstractNumId w:val="16"/>
  </w:num>
  <w:num w:numId="17">
    <w:abstractNumId w:val="11"/>
  </w:num>
  <w:num w:numId="18">
    <w:abstractNumId w:val="10"/>
  </w:num>
  <w:num w:numId="19">
    <w:abstractNumId w:val="15"/>
  </w:num>
  <w:num w:numId="20">
    <w:abstractNumId w:val="21"/>
  </w:num>
  <w:num w:numId="21">
    <w:abstractNumId w:val="13"/>
  </w:num>
  <w:num w:numId="22">
    <w:abstractNumId w:val="1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removePersonalInformation/>
  <w:removeDateAndTime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F83220"/>
    <w:rsid w:val="000166A4"/>
    <w:rsid w:val="000325E9"/>
    <w:rsid w:val="00040CBB"/>
    <w:rsid w:val="00041963"/>
    <w:rsid w:val="000434F3"/>
    <w:rsid w:val="000439AA"/>
    <w:rsid w:val="00047312"/>
    <w:rsid w:val="00087BB8"/>
    <w:rsid w:val="00097AFD"/>
    <w:rsid w:val="000A4471"/>
    <w:rsid w:val="000B78C8"/>
    <w:rsid w:val="000F6604"/>
    <w:rsid w:val="001036D7"/>
    <w:rsid w:val="00126963"/>
    <w:rsid w:val="001463B2"/>
    <w:rsid w:val="0016257D"/>
    <w:rsid w:val="00163410"/>
    <w:rsid w:val="0018482A"/>
    <w:rsid w:val="00185FE9"/>
    <w:rsid w:val="001A510E"/>
    <w:rsid w:val="001B7F92"/>
    <w:rsid w:val="001C7FC5"/>
    <w:rsid w:val="001D1655"/>
    <w:rsid w:val="001D2111"/>
    <w:rsid w:val="001F62C0"/>
    <w:rsid w:val="002349A3"/>
    <w:rsid w:val="00241871"/>
    <w:rsid w:val="002424FD"/>
    <w:rsid w:val="00245E02"/>
    <w:rsid w:val="0024750A"/>
    <w:rsid w:val="0026657E"/>
    <w:rsid w:val="002668AC"/>
    <w:rsid w:val="00272D19"/>
    <w:rsid w:val="00291B46"/>
    <w:rsid w:val="002979AD"/>
    <w:rsid w:val="00324A79"/>
    <w:rsid w:val="00335F37"/>
    <w:rsid w:val="00353B66"/>
    <w:rsid w:val="00364805"/>
    <w:rsid w:val="003913C9"/>
    <w:rsid w:val="003D596C"/>
    <w:rsid w:val="003D7FD9"/>
    <w:rsid w:val="003F1811"/>
    <w:rsid w:val="00435074"/>
    <w:rsid w:val="004505B0"/>
    <w:rsid w:val="004539ED"/>
    <w:rsid w:val="00456604"/>
    <w:rsid w:val="004A2675"/>
    <w:rsid w:val="004A59BC"/>
    <w:rsid w:val="004A5A70"/>
    <w:rsid w:val="004D5097"/>
    <w:rsid w:val="004F7139"/>
    <w:rsid w:val="005525EB"/>
    <w:rsid w:val="0057093C"/>
    <w:rsid w:val="00585AAE"/>
    <w:rsid w:val="005B3F66"/>
    <w:rsid w:val="005D7F00"/>
    <w:rsid w:val="005E70C5"/>
    <w:rsid w:val="006000F3"/>
    <w:rsid w:val="0060281E"/>
    <w:rsid w:val="0061113F"/>
    <w:rsid w:val="0064488C"/>
    <w:rsid w:val="006460DB"/>
    <w:rsid w:val="006529CA"/>
    <w:rsid w:val="00690CE4"/>
    <w:rsid w:val="00691EC1"/>
    <w:rsid w:val="0069211A"/>
    <w:rsid w:val="006A0517"/>
    <w:rsid w:val="006B211A"/>
    <w:rsid w:val="006B27D4"/>
    <w:rsid w:val="006C281E"/>
    <w:rsid w:val="006E2687"/>
    <w:rsid w:val="00771F64"/>
    <w:rsid w:val="007B3A38"/>
    <w:rsid w:val="007C53FB"/>
    <w:rsid w:val="008647AC"/>
    <w:rsid w:val="008675D6"/>
    <w:rsid w:val="00871F91"/>
    <w:rsid w:val="00881CA1"/>
    <w:rsid w:val="008A16AE"/>
    <w:rsid w:val="008A331B"/>
    <w:rsid w:val="008B7D18"/>
    <w:rsid w:val="008E4283"/>
    <w:rsid w:val="008F1F97"/>
    <w:rsid w:val="008F4052"/>
    <w:rsid w:val="00905CF8"/>
    <w:rsid w:val="00916557"/>
    <w:rsid w:val="009342A4"/>
    <w:rsid w:val="00950AF3"/>
    <w:rsid w:val="0095130E"/>
    <w:rsid w:val="009633CA"/>
    <w:rsid w:val="00970935"/>
    <w:rsid w:val="00985A65"/>
    <w:rsid w:val="00995B54"/>
    <w:rsid w:val="009B2182"/>
    <w:rsid w:val="009B419E"/>
    <w:rsid w:val="009D4EB3"/>
    <w:rsid w:val="009D6150"/>
    <w:rsid w:val="00A06D21"/>
    <w:rsid w:val="00A27000"/>
    <w:rsid w:val="00A31C1B"/>
    <w:rsid w:val="00A322BF"/>
    <w:rsid w:val="00A32F09"/>
    <w:rsid w:val="00A34E46"/>
    <w:rsid w:val="00A440F7"/>
    <w:rsid w:val="00A45FFB"/>
    <w:rsid w:val="00A82472"/>
    <w:rsid w:val="00AD3E4E"/>
    <w:rsid w:val="00AF123B"/>
    <w:rsid w:val="00B00E4D"/>
    <w:rsid w:val="00B0293D"/>
    <w:rsid w:val="00B03ECF"/>
    <w:rsid w:val="00B13D1B"/>
    <w:rsid w:val="00B63D41"/>
    <w:rsid w:val="00B818DF"/>
    <w:rsid w:val="00B9328B"/>
    <w:rsid w:val="00BA1BAA"/>
    <w:rsid w:val="00BA2E0C"/>
    <w:rsid w:val="00BC4C6C"/>
    <w:rsid w:val="00BE6EE9"/>
    <w:rsid w:val="00BF5CEE"/>
    <w:rsid w:val="00C13E1C"/>
    <w:rsid w:val="00C403CB"/>
    <w:rsid w:val="00C86868"/>
    <w:rsid w:val="00C97882"/>
    <w:rsid w:val="00CD3FEE"/>
    <w:rsid w:val="00CD48B3"/>
    <w:rsid w:val="00CD6677"/>
    <w:rsid w:val="00CD6DB0"/>
    <w:rsid w:val="00D005F9"/>
    <w:rsid w:val="00D05A7B"/>
    <w:rsid w:val="00D06FFE"/>
    <w:rsid w:val="00D07D2B"/>
    <w:rsid w:val="00D36271"/>
    <w:rsid w:val="00D50538"/>
    <w:rsid w:val="00D52117"/>
    <w:rsid w:val="00D5417E"/>
    <w:rsid w:val="00D543A8"/>
    <w:rsid w:val="00D56EA5"/>
    <w:rsid w:val="00D65A11"/>
    <w:rsid w:val="00D7156A"/>
    <w:rsid w:val="00D916BD"/>
    <w:rsid w:val="00DB0D39"/>
    <w:rsid w:val="00DC2D82"/>
    <w:rsid w:val="00DC3472"/>
    <w:rsid w:val="00DE1C41"/>
    <w:rsid w:val="00DF303F"/>
    <w:rsid w:val="00DF3616"/>
    <w:rsid w:val="00E06D17"/>
    <w:rsid w:val="00E14005"/>
    <w:rsid w:val="00E27412"/>
    <w:rsid w:val="00E461EE"/>
    <w:rsid w:val="00E50E29"/>
    <w:rsid w:val="00E614DD"/>
    <w:rsid w:val="00E627B4"/>
    <w:rsid w:val="00E82B4E"/>
    <w:rsid w:val="00E85AFD"/>
    <w:rsid w:val="00E871E8"/>
    <w:rsid w:val="00E92354"/>
    <w:rsid w:val="00EA0B90"/>
    <w:rsid w:val="00ED2947"/>
    <w:rsid w:val="00EE01B6"/>
    <w:rsid w:val="00F43A81"/>
    <w:rsid w:val="00F5537D"/>
    <w:rsid w:val="00F66530"/>
    <w:rsid w:val="00F77178"/>
    <w:rsid w:val="00F83220"/>
    <w:rsid w:val="00F9444C"/>
    <w:rsid w:val="00FC30C3"/>
    <w:rsid w:val="00FD2854"/>
    <w:rsid w:val="00FD41DB"/>
    <w:rsid w:val="00FD4A2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22CB6A0"/>
  <w15:chartTrackingRefBased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1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uiPriority="29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9444C"/>
    <w:pPr>
      <w:suppressAutoHyphens/>
    </w:pPr>
  </w:style>
  <w:style w:type="paragraph" w:styleId="Heading1">
    <w:name w:val="heading 1"/>
    <w:basedOn w:val="Normal"/>
    <w:next w:val="Normal"/>
    <w:link w:val="Heading1Char"/>
    <w:uiPriority w:val="9"/>
    <w:qFormat/>
    <w:rsid w:val="000B78C8"/>
    <w:pPr>
      <w:keepNext/>
      <w:keepLines/>
      <w:ind w:firstLine="0"/>
      <w:outlineLvl w:val="0"/>
    </w:pPr>
    <w:rPr>
      <w:rFonts w:asciiTheme="majorHAnsi" w:eastAsiaTheme="majorEastAsia" w:hAnsiTheme="majorHAnsi" w:cstheme="majorBidi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0B78C8"/>
    <w:pPr>
      <w:keepNext/>
      <w:keepLines/>
      <w:ind w:firstLine="0"/>
      <w:outlineLvl w:val="1"/>
    </w:pPr>
    <w:rPr>
      <w:rFonts w:asciiTheme="majorHAnsi" w:eastAsiaTheme="majorEastAsia" w:hAnsiTheme="majorHAnsi" w:cstheme="majorBidi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0B78C8"/>
    <w:pPr>
      <w:keepNext/>
      <w:keepLines/>
      <w:ind w:firstLine="0"/>
      <w:outlineLvl w:val="2"/>
    </w:pPr>
    <w:rPr>
      <w:rFonts w:asciiTheme="majorHAnsi" w:eastAsiaTheme="majorEastAsia" w:hAnsiTheme="majorHAnsi" w:cstheme="majorBidi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0B78C8"/>
    <w:pPr>
      <w:keepNext/>
      <w:keepLines/>
      <w:ind w:firstLine="0"/>
      <w:outlineLvl w:val="3"/>
    </w:pPr>
    <w:rPr>
      <w:rFonts w:asciiTheme="majorHAnsi" w:eastAsiaTheme="majorEastAsia" w:hAnsiTheme="majorHAnsi" w:cstheme="majorBidi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0B78C8"/>
    <w:pPr>
      <w:keepNext/>
      <w:keepLines/>
      <w:ind w:firstLine="0"/>
      <w:outlineLvl w:val="4"/>
    </w:pPr>
    <w:rPr>
      <w:rFonts w:asciiTheme="majorHAnsi" w:eastAsiaTheme="majorEastAsia" w:hAnsiTheme="majorHAnsi" w:cstheme="majorBidi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0B78C8"/>
    <w:pPr>
      <w:keepNext/>
      <w:keepLines/>
      <w:ind w:firstLine="0"/>
      <w:outlineLvl w:val="5"/>
    </w:pPr>
    <w:rPr>
      <w:rFonts w:asciiTheme="majorHAnsi" w:eastAsiaTheme="majorEastAsia" w:hAnsiTheme="majorHAnsi" w:cstheme="majorBidi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0B78C8"/>
    <w:pPr>
      <w:keepNext/>
      <w:keepLines/>
      <w:ind w:firstLine="0"/>
      <w:outlineLvl w:val="6"/>
    </w:pPr>
    <w:rPr>
      <w:rFonts w:asciiTheme="majorHAnsi" w:eastAsiaTheme="majorEastAsia" w:hAnsiTheme="majorHAnsi" w:cstheme="majorBidi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0B78C8"/>
    <w:pPr>
      <w:keepNext/>
      <w:keepLines/>
      <w:ind w:firstLine="0"/>
      <w:outlineLvl w:val="7"/>
    </w:pPr>
    <w:rPr>
      <w:rFonts w:asciiTheme="majorHAnsi" w:eastAsiaTheme="majorEastAsia" w:hAnsiTheme="majorHAnsi" w:cstheme="majorBidi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0B78C8"/>
    <w:pPr>
      <w:keepNext/>
      <w:keepLines/>
      <w:ind w:firstLine="0"/>
      <w:outlineLvl w:val="8"/>
    </w:pPr>
    <w:rPr>
      <w:rFonts w:asciiTheme="majorHAnsi" w:eastAsiaTheme="majorEastAsia" w:hAnsiTheme="majorHAnsi" w:cstheme="majorBidi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pPr>
      <w:spacing w:line="240" w:lineRule="auto"/>
      <w:ind w:firstLine="0"/>
      <w:jc w:val="right"/>
    </w:pPr>
  </w:style>
  <w:style w:type="character" w:customStyle="1" w:styleId="HeaderChar">
    <w:name w:val="Header Char"/>
    <w:basedOn w:val="DefaultParagraphFont"/>
    <w:link w:val="Header"/>
    <w:uiPriority w:val="99"/>
  </w:style>
  <w:style w:type="paragraph" w:styleId="BalloonText">
    <w:name w:val="Balloon Text"/>
    <w:basedOn w:val="Normal"/>
    <w:link w:val="BalloonTextChar"/>
    <w:uiPriority w:val="99"/>
    <w:semiHidden/>
    <w:unhideWhenUsed/>
    <w:rsid w:val="00040CBB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40CBB"/>
    <w:rPr>
      <w:rFonts w:ascii="Segoe UI" w:hAnsi="Segoe UI" w:cs="Segoe UI"/>
      <w:sz w:val="22"/>
      <w:szCs w:val="18"/>
    </w:rPr>
  </w:style>
  <w:style w:type="paragraph" w:styleId="Bibliography">
    <w:name w:val="Bibliography"/>
    <w:basedOn w:val="Normal"/>
    <w:next w:val="Normal"/>
    <w:uiPriority w:val="8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B818DF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</w:style>
  <w:style w:type="paragraph" w:styleId="BodyText3">
    <w:name w:val="Body Text 3"/>
    <w:basedOn w:val="Normal"/>
    <w:link w:val="BodyText3Char"/>
    <w:uiPriority w:val="99"/>
    <w:semiHidden/>
    <w:unhideWhenUsed/>
    <w:rsid w:val="00040CBB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040CBB"/>
    <w:rPr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040CBB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040CBB"/>
    <w:rPr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245E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</w:style>
  <w:style w:type="paragraph" w:styleId="CommentText">
    <w:name w:val="annotation text"/>
    <w:basedOn w:val="Normal"/>
    <w:link w:val="CommentTextChar"/>
    <w:uiPriority w:val="99"/>
    <w:semiHidden/>
    <w:unhideWhenUsed/>
    <w:rsid w:val="00040CBB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40CBB"/>
    <w:rPr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40CB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40CBB"/>
    <w:rPr>
      <w:b/>
      <w:bCs/>
      <w:sz w:val="22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</w:style>
  <w:style w:type="paragraph" w:styleId="DocumentMap">
    <w:name w:val="Document Map"/>
    <w:basedOn w:val="Normal"/>
    <w:link w:val="DocumentMapChar"/>
    <w:uiPriority w:val="99"/>
    <w:semiHidden/>
    <w:unhideWhenUsed/>
    <w:rsid w:val="00040CBB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040CBB"/>
    <w:rPr>
      <w:rFonts w:ascii="Segoe UI" w:hAnsi="Segoe UI" w:cs="Segoe UI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</w:style>
  <w:style w:type="paragraph" w:styleId="EndnoteText">
    <w:name w:val="endnote text"/>
    <w:basedOn w:val="Normal"/>
    <w:link w:val="EndnoteTextChar"/>
    <w:uiPriority w:val="99"/>
    <w:semiHidden/>
    <w:unhideWhenUsed/>
  </w:style>
  <w:style w:type="character" w:customStyle="1" w:styleId="EndnoteTextChar">
    <w:name w:val="Endnote Text Char"/>
    <w:basedOn w:val="DefaultParagraphFont"/>
    <w:link w:val="EndnoteText"/>
    <w:uiPriority w:val="99"/>
    <w:semiHidden/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040CBB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customStyle="1" w:styleId="TableTitle">
    <w:name w:val="Table Title"/>
    <w:basedOn w:val="Normal"/>
    <w:next w:val="Normal"/>
    <w:uiPriority w:val="4"/>
    <w:qFormat/>
    <w:pPr>
      <w:ind w:left="360" w:hanging="360"/>
    </w:pPr>
  </w:style>
  <w:style w:type="paragraph" w:styleId="FootnoteText">
    <w:name w:val="footnote text"/>
    <w:basedOn w:val="Normal"/>
    <w:link w:val="FootnoteTextChar"/>
    <w:uiPriority w:val="99"/>
    <w:semiHidden/>
    <w:unhideWhenUsed/>
  </w:style>
  <w:style w:type="character" w:customStyle="1" w:styleId="FootnoteTextChar">
    <w:name w:val="Footnote Text Char"/>
    <w:basedOn w:val="DefaultParagraphFont"/>
    <w:link w:val="FootnoteText"/>
    <w:uiPriority w:val="99"/>
    <w:semiHidden/>
  </w:style>
  <w:style w:type="character" w:customStyle="1" w:styleId="Heading1Char">
    <w:name w:val="Heading 1 Char"/>
    <w:basedOn w:val="DefaultParagraphFont"/>
    <w:link w:val="Heading1"/>
    <w:uiPriority w:val="9"/>
    <w:rPr>
      <w:rFonts w:asciiTheme="majorHAnsi" w:eastAsiaTheme="majorEastAsia" w:hAnsiTheme="majorHAnsi" w:cstheme="majorBidi"/>
    </w:rPr>
  </w:style>
  <w:style w:type="character" w:customStyle="1" w:styleId="Heading2Char">
    <w:name w:val="Heading 2 Char"/>
    <w:basedOn w:val="DefaultParagraphFont"/>
    <w:link w:val="Heading2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3Char">
    <w:name w:val="Heading 3 Char"/>
    <w:basedOn w:val="DefaultParagraphFont"/>
    <w:link w:val="Heading3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4Char">
    <w:name w:val="Heading 4 Char"/>
    <w:basedOn w:val="DefaultParagraphFont"/>
    <w:link w:val="Heading4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5Char">
    <w:name w:val="Heading 5 Char"/>
    <w:basedOn w:val="DefaultParagraphFont"/>
    <w:link w:val="Heading5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8Char">
    <w:name w:val="Heading 8 Char"/>
    <w:basedOn w:val="DefaultParagraphFont"/>
    <w:link w:val="Heading8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9Char">
    <w:name w:val="Heading 9 Char"/>
    <w:basedOn w:val="DefaultParagraphFont"/>
    <w:link w:val="Heading9"/>
    <w:uiPriority w:val="9"/>
    <w:semiHidden/>
    <w:rPr>
      <w:rFonts w:asciiTheme="majorHAnsi" w:eastAsiaTheme="majorEastAsia" w:hAnsiTheme="majorHAnsi" w:cstheme="majorBidi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040CBB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040CBB"/>
    <w:rPr>
      <w:rFonts w:ascii="Consolas" w:hAnsi="Consolas" w:cs="Consolas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9"/>
    <w:semiHidden/>
    <w:unhideWhenUsed/>
    <w:pPr>
      <w:numPr>
        <w:numId w:val="1"/>
      </w:numPr>
      <w:ind w:firstLine="0"/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9"/>
    <w:semiHidden/>
    <w:unhideWhenUsed/>
    <w:pPr>
      <w:numPr>
        <w:numId w:val="6"/>
      </w:numPr>
      <w:ind w:firstLine="0"/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040CBB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040CBB"/>
    <w:rPr>
      <w:rFonts w:ascii="Consolas" w:hAnsi="Consolas" w:cs="Consolas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shd w:val="pct20" w:color="auto" w:fill="auto"/>
    </w:rPr>
  </w:style>
  <w:style w:type="paragraph" w:styleId="NoSpacing">
    <w:name w:val="No Spacing"/>
    <w:aliases w:val="No Indent"/>
    <w:uiPriority w:val="1"/>
    <w:qFormat/>
    <w:pPr>
      <w:ind w:firstLine="0"/>
    </w:p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</w:style>
  <w:style w:type="paragraph" w:styleId="PlainText">
    <w:name w:val="Plain Text"/>
    <w:basedOn w:val="Normal"/>
    <w:link w:val="PlainTextChar"/>
    <w:uiPriority w:val="99"/>
    <w:semiHidden/>
    <w:unhideWhenUsed/>
    <w:rsid w:val="00040CBB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040CBB"/>
    <w:rPr>
      <w:rFonts w:ascii="Consolas" w:hAnsi="Consolas" w:cs="Consolas"/>
      <w:sz w:val="22"/>
      <w:szCs w:val="21"/>
    </w:rPr>
  </w:style>
  <w:style w:type="paragraph" w:styleId="Quote">
    <w:name w:val="Quote"/>
    <w:basedOn w:val="Normal"/>
    <w:next w:val="Normal"/>
    <w:link w:val="QuoteChar"/>
    <w:uiPriority w:val="3"/>
    <w:qFormat/>
    <w:pPr>
      <w:ind w:left="1440" w:firstLine="0"/>
    </w:pPr>
  </w:style>
  <w:style w:type="character" w:customStyle="1" w:styleId="QuoteChar">
    <w:name w:val="Quote Char"/>
    <w:basedOn w:val="DefaultParagraphFont"/>
    <w:link w:val="Quote"/>
    <w:uiPriority w:val="3"/>
    <w:rsid w:val="004A2675"/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itle">
    <w:name w:val="Title"/>
    <w:basedOn w:val="Normal"/>
    <w:next w:val="Normal"/>
    <w:link w:val="TitleChar"/>
    <w:uiPriority w:val="1"/>
    <w:qFormat/>
    <w:rsid w:val="001463B2"/>
    <w:pPr>
      <w:ind w:firstLine="0"/>
      <w:jc w:val="center"/>
    </w:pPr>
    <w:rPr>
      <w:rFonts w:asciiTheme="majorHAnsi" w:eastAsiaTheme="majorEastAsia" w:hAnsiTheme="majorHAnsi" w:cstheme="majorBidi"/>
      <w:kern w:val="28"/>
    </w:rPr>
  </w:style>
  <w:style w:type="character" w:customStyle="1" w:styleId="TitleChar">
    <w:name w:val="Title Char"/>
    <w:basedOn w:val="DefaultParagraphFont"/>
    <w:link w:val="Title"/>
    <w:uiPriority w:val="1"/>
    <w:rsid w:val="001463B2"/>
    <w:rPr>
      <w:rFonts w:asciiTheme="majorHAnsi" w:eastAsiaTheme="majorEastAsia" w:hAnsiTheme="majorHAnsi" w:cstheme="majorBidi"/>
      <w:kern w:val="28"/>
    </w:r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1">
    <w:name w:val="toc 1"/>
    <w:basedOn w:val="Normal"/>
    <w:next w:val="Normal"/>
    <w:autoRedefine/>
    <w:uiPriority w:val="39"/>
    <w:semiHidden/>
    <w:unhideWhenUsed/>
    <w:pPr>
      <w:spacing w:after="100"/>
      <w:ind w:firstLine="0"/>
    </w:pPr>
  </w:style>
  <w:style w:type="paragraph" w:styleId="TOC2">
    <w:name w:val="toc 2"/>
    <w:basedOn w:val="Normal"/>
    <w:next w:val="Normal"/>
    <w:autoRedefine/>
    <w:uiPriority w:val="39"/>
    <w:semiHidden/>
    <w:unhideWhenUsed/>
    <w:pPr>
      <w:spacing w:after="100"/>
      <w:ind w:left="240" w:firstLine="0"/>
    </w:pPr>
  </w:style>
  <w:style w:type="paragraph" w:styleId="TOC3">
    <w:name w:val="toc 3"/>
    <w:basedOn w:val="Normal"/>
    <w:next w:val="Normal"/>
    <w:autoRedefine/>
    <w:uiPriority w:val="39"/>
    <w:semiHidden/>
    <w:unhideWhenUsed/>
    <w:pPr>
      <w:spacing w:after="100"/>
      <w:ind w:left="480" w:firstLine="0"/>
    </w:p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paragraph" w:styleId="TOCHeading">
    <w:name w:val="TOC Heading"/>
    <w:basedOn w:val="Heading1"/>
    <w:next w:val="Normal"/>
    <w:uiPriority w:val="39"/>
    <w:semiHidden/>
    <w:unhideWhenUsed/>
    <w:qFormat/>
    <w:pPr>
      <w:outlineLvl w:val="9"/>
    </w:pPr>
  </w:style>
  <w:style w:type="character" w:styleId="PlaceholderText">
    <w:name w:val="Placeholder Text"/>
    <w:basedOn w:val="DefaultParagraphFont"/>
    <w:uiPriority w:val="99"/>
    <w:semiHidden/>
    <w:rsid w:val="00B818DF"/>
    <w:rPr>
      <w:color w:val="595959" w:themeColor="text1" w:themeTint="A6"/>
    </w:rPr>
  </w:style>
  <w:style w:type="character" w:styleId="Emphasis">
    <w:name w:val="Emphasis"/>
    <w:basedOn w:val="DefaultParagraphFont"/>
    <w:uiPriority w:val="20"/>
    <w:qFormat/>
    <w:rPr>
      <w:i/>
      <w:iCs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MLAresearchpapertable">
    <w:name w:val="MLA research paper table"/>
    <w:basedOn w:val="TableNormal"/>
    <w:uiPriority w:val="99"/>
    <w:pPr>
      <w:spacing w:before="240"/>
      <w:ind w:left="72" w:right="72" w:firstLine="0"/>
    </w:pPr>
    <w:tblPr>
      <w:tblBorders>
        <w:top w:val="single" w:sz="4" w:space="0" w:color="auto"/>
        <w:bottom w:val="single" w:sz="4" w:space="0" w:color="auto"/>
      </w:tblBorders>
      <w:tblCellMar>
        <w:left w:w="0" w:type="dxa"/>
        <w:right w:w="0" w:type="dxa"/>
      </w:tblCellMar>
    </w:tblPr>
    <w:tblStylePr w:type="firstRow">
      <w:pPr>
        <w:wordWrap/>
        <w:spacing w:beforeLines="0" w:before="240" w:beforeAutospacing="0" w:afterLines="0" w:after="0" w:afterAutospacing="0"/>
      </w:pPr>
      <w:tblPr/>
      <w:tcPr>
        <w:tcBorders>
          <w:top w:val="single" w:sz="4" w:space="0" w:color="auto"/>
          <w:left w:val="nil"/>
          <w:bottom w:val="single" w:sz="4" w:space="0" w:color="auto"/>
          <w:right w:val="nil"/>
          <w:insideH w:val="nil"/>
          <w:insideV w:val="nil"/>
          <w:tl2br w:val="nil"/>
          <w:tr2bl w:val="nil"/>
        </w:tcBorders>
        <w:vAlign w:val="center"/>
      </w:tcPr>
    </w:tblStylePr>
  </w:style>
  <w:style w:type="paragraph" w:customStyle="1" w:styleId="TableSource">
    <w:name w:val="Table Source"/>
    <w:basedOn w:val="TableTitle"/>
    <w:next w:val="Normal"/>
    <w:uiPriority w:val="5"/>
    <w:qFormat/>
    <w:pPr>
      <w:spacing w:before="240"/>
    </w:pPr>
  </w:style>
  <w:style w:type="paragraph" w:customStyle="1" w:styleId="TableNote">
    <w:name w:val="Table Note"/>
    <w:basedOn w:val="Normal"/>
    <w:uiPriority w:val="6"/>
    <w:qFormat/>
    <w:pPr>
      <w:numPr>
        <w:numId w:val="11"/>
      </w:numPr>
    </w:pPr>
  </w:style>
  <w:style w:type="paragraph" w:customStyle="1" w:styleId="SectionTitle">
    <w:name w:val="Section Title"/>
    <w:basedOn w:val="Normal"/>
    <w:next w:val="Normal"/>
    <w:uiPriority w:val="7"/>
    <w:qFormat/>
    <w:pPr>
      <w:pageBreakBefore/>
      <w:ind w:firstLine="0"/>
      <w:jc w:val="center"/>
      <w:outlineLvl w:val="0"/>
    </w:pPr>
  </w:style>
  <w:style w:type="numbering" w:customStyle="1" w:styleId="MLAOutline">
    <w:name w:val="MLA Outline"/>
    <w:uiPriority w:val="99"/>
    <w:pPr>
      <w:numPr>
        <w:numId w:val="12"/>
      </w:numPr>
    </w:pPr>
  </w:style>
  <w:style w:type="paragraph" w:styleId="Footer">
    <w:name w:val="footer"/>
    <w:basedOn w:val="Normal"/>
    <w:link w:val="FooterChar"/>
    <w:uiPriority w:val="99"/>
    <w:unhideWhenUsed/>
    <w:rsid w:val="001463B2"/>
    <w:pPr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463B2"/>
  </w:style>
  <w:style w:type="character" w:styleId="IntenseEmphasis">
    <w:name w:val="Intense Emphasis"/>
    <w:basedOn w:val="DefaultParagraphFont"/>
    <w:uiPriority w:val="21"/>
    <w:semiHidden/>
    <w:unhideWhenUsed/>
    <w:qFormat/>
    <w:rsid w:val="004F7139"/>
    <w:rPr>
      <w:i/>
      <w:iCs/>
      <w:color w:val="595959" w:themeColor="text1" w:themeTint="A6"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4F7139"/>
    <w:pPr>
      <w:pBdr>
        <w:top w:val="single" w:sz="4" w:space="10" w:color="595959" w:themeColor="text1" w:themeTint="A6"/>
        <w:bottom w:val="single" w:sz="4" w:space="10" w:color="595959" w:themeColor="text1" w:themeTint="A6"/>
      </w:pBdr>
      <w:spacing w:before="360" w:after="360"/>
      <w:ind w:left="864" w:right="864"/>
      <w:jc w:val="center"/>
    </w:pPr>
    <w:rPr>
      <w:i/>
      <w:iCs/>
      <w:color w:val="595959" w:themeColor="text1" w:themeTint="A6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4F7139"/>
    <w:rPr>
      <w:i/>
      <w:iCs/>
      <w:color w:val="595959" w:themeColor="text1" w:themeTint="A6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4F7139"/>
    <w:rPr>
      <w:b/>
      <w:bCs/>
      <w:smallCaps/>
      <w:color w:val="595959" w:themeColor="text1" w:themeTint="A6"/>
      <w:spacing w:val="5"/>
    </w:rPr>
  </w:style>
  <w:style w:type="character" w:styleId="FollowedHyperlink">
    <w:name w:val="FollowedHyperlink"/>
    <w:basedOn w:val="DefaultParagraphFont"/>
    <w:uiPriority w:val="99"/>
    <w:semiHidden/>
    <w:unhideWhenUsed/>
    <w:rsid w:val="00B818DF"/>
    <w:rPr>
      <w:color w:val="595959" w:themeColor="text1" w:themeTint="A6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7C53FB"/>
    <w:rPr>
      <w:sz w:val="22"/>
      <w:szCs w:val="16"/>
    </w:rPr>
  </w:style>
  <w:style w:type="character" w:styleId="HTMLCode">
    <w:name w:val="HTML Code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Strong">
    <w:name w:val="Strong"/>
    <w:basedOn w:val="DefaultParagraphFont"/>
    <w:uiPriority w:val="22"/>
    <w:qFormat/>
    <w:rsid w:val="00BA1BAA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glossaryDocument" Target="glossary/document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docParts>
    <w:docPart>
      <w:docPartPr>
        <w:name w:val="A61FEFE49C694AEEB4EA0682B49C47B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124B439-DB03-4336-9F8C-80E7295A112E}"/>
      </w:docPartPr>
      <w:docPartBody>
        <w:p w:rsidR="000166A4" w:rsidRDefault="009E51A7">
          <w:pPr>
            <w:pStyle w:val="A61FEFE49C694AEEB4EA0682B49C47BA"/>
          </w:pPr>
          <w:r>
            <w:t>Your Name</w:t>
          </w:r>
        </w:p>
      </w:docPartBody>
    </w:docPart>
    <w:docPart>
      <w:docPartPr>
        <w:name w:val="DE6BE46DEE37441CAD65BAEC4F74BF9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6FECF62-88E7-434A-B37C-AA5D83B6A617}"/>
      </w:docPartPr>
      <w:docPartBody>
        <w:p w:rsidR="000166A4" w:rsidRDefault="009E51A7">
          <w:pPr>
            <w:pStyle w:val="DE6BE46DEE37441CAD65BAEC4F74BF9B"/>
          </w:pPr>
          <w:r>
            <w:t>Instructor Name</w:t>
          </w:r>
        </w:p>
      </w:docPartBody>
    </w:docPart>
    <w:docPart>
      <w:docPartPr>
        <w:name w:val="16057CA204D7459A80674E6CC7F2B98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BC3F184-5B68-42E8-9EE9-D67B4441C2B9}"/>
      </w:docPartPr>
      <w:docPartBody>
        <w:p w:rsidR="000166A4" w:rsidRDefault="009E51A7">
          <w:pPr>
            <w:pStyle w:val="16057CA204D7459A80674E6CC7F2B98F"/>
          </w:pPr>
          <w:r>
            <w:t>Course Number</w:t>
          </w:r>
        </w:p>
      </w:docPartBody>
    </w:docPart>
    <w:docPart>
      <w:docPartPr>
        <w:name w:val="2EB449EEE1B24578B2F5D2D1AF42B15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4211418-CCE8-4A85-9225-AC74DAC805A8}"/>
      </w:docPartPr>
      <w:docPartBody>
        <w:p w:rsidR="000166A4" w:rsidRDefault="009E51A7">
          <w:pPr>
            <w:pStyle w:val="2EB449EEE1B24578B2F5D2D1AF42B15F"/>
          </w:pPr>
          <w:r>
            <w:t>Date</w:t>
          </w:r>
        </w:p>
      </w:docPartBody>
    </w:docPart>
    <w:docPart>
      <w:docPartPr>
        <w:name w:val="5540D46721E74F1F87F3EF7B04FEBA42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7F1AFF2-E4BD-4B55-9E97-0AC68C555DA5}"/>
      </w:docPartPr>
      <w:docPartBody>
        <w:p w:rsidR="000166A4" w:rsidRDefault="009E51A7">
          <w:pPr>
            <w:pStyle w:val="5540D46721E74F1F87F3EF7B04FEBA42"/>
          </w:pPr>
          <w:r>
            <w:t>Title</w:t>
          </w:r>
        </w:p>
      </w:docPartBody>
    </w:docPart>
    <w:docPart>
      <w:docPartPr>
        <w:name w:val="AD311FAA0BC848B08312ACFCCCA0B68E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AE884EB-CAF2-4E09-9E8A-1FF0E770593A}"/>
      </w:docPartPr>
      <w:docPartBody>
        <w:p w:rsidR="000166A4" w:rsidRDefault="009E51A7">
          <w:pPr>
            <w:pStyle w:val="AD311FAA0BC848B08312ACFCCCA0B68E"/>
          </w:pPr>
          <w:r>
            <w:t>Print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006BD9"/>
    <w:rsid w:val="00006BD9"/>
    <w:rsid w:val="000166A4"/>
    <w:rsid w:val="003729CB"/>
    <w:rsid w:val="003A0181"/>
    <w:rsid w:val="005A3EFE"/>
    <w:rsid w:val="007B1D71"/>
    <w:rsid w:val="009E51A7"/>
    <w:rsid w:val="00AE0116"/>
    <w:rsid w:val="00BE64B0"/>
    <w:rsid w:val="00D20732"/>
    <w:rsid w:val="00FD211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8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A61FEFE49C694AEEB4EA0682B49C47BA">
    <w:name w:val="A61FEFE49C694AEEB4EA0682B49C47BA"/>
  </w:style>
  <w:style w:type="paragraph" w:customStyle="1" w:styleId="DE6BE46DEE37441CAD65BAEC4F74BF9B">
    <w:name w:val="DE6BE46DEE37441CAD65BAEC4F74BF9B"/>
  </w:style>
  <w:style w:type="paragraph" w:customStyle="1" w:styleId="16057CA204D7459A80674E6CC7F2B98F">
    <w:name w:val="16057CA204D7459A80674E6CC7F2B98F"/>
  </w:style>
  <w:style w:type="paragraph" w:customStyle="1" w:styleId="2EB449EEE1B24578B2F5D2D1AF42B15F">
    <w:name w:val="2EB449EEE1B24578B2F5D2D1AF42B15F"/>
  </w:style>
  <w:style w:type="paragraph" w:customStyle="1" w:styleId="5540D46721E74F1F87F3EF7B04FEBA42">
    <w:name w:val="5540D46721E74F1F87F3EF7B04FEBA42"/>
  </w:style>
  <w:style w:type="paragraph" w:customStyle="1" w:styleId="77DB4CF9A5B74296853827B521A7D7AA">
    <w:name w:val="77DB4CF9A5B74296853827B521A7D7AA"/>
  </w:style>
  <w:style w:type="character" w:styleId="Emphasis">
    <w:name w:val="Emphasis"/>
    <w:basedOn w:val="DefaultParagraphFont"/>
    <w:uiPriority w:val="8"/>
    <w:qFormat/>
    <w:rPr>
      <w:i/>
      <w:iCs/>
    </w:rPr>
  </w:style>
  <w:style w:type="paragraph" w:customStyle="1" w:styleId="887BF195B7DF465AA17C76D5296A8CBF">
    <w:name w:val="887BF195B7DF465AA17C76D5296A8CBF"/>
  </w:style>
  <w:style w:type="paragraph" w:customStyle="1" w:styleId="737B7A872A0B46F1B13CA6B325EB4D19">
    <w:name w:val="737B7A872A0B46F1B13CA6B325EB4D19"/>
  </w:style>
  <w:style w:type="paragraph" w:customStyle="1" w:styleId="62A6F31A785440ECB96ADC5981FF4752">
    <w:name w:val="62A6F31A785440ECB96ADC5981FF4752"/>
  </w:style>
  <w:style w:type="paragraph" w:customStyle="1" w:styleId="D9C19BC654FA4AD79BD77F0853626B0F">
    <w:name w:val="D9C19BC654FA4AD79BD77F0853626B0F"/>
  </w:style>
  <w:style w:type="paragraph" w:customStyle="1" w:styleId="330B3D3522064DE6AAC807094C60602E">
    <w:name w:val="330B3D3522064DE6AAC807094C60602E"/>
  </w:style>
  <w:style w:type="paragraph" w:customStyle="1" w:styleId="F18C40EBF0714E5FA394C689C807489F">
    <w:name w:val="F18C40EBF0714E5FA394C689C807489F"/>
  </w:style>
  <w:style w:type="paragraph" w:customStyle="1" w:styleId="4105F2F2873C4702B50AFE8D5C532CAF">
    <w:name w:val="4105F2F2873C4702B50AFE8D5C532CAF"/>
  </w:style>
  <w:style w:type="paragraph" w:customStyle="1" w:styleId="C4049ED94391408D841E5BEEA7B1EE2D">
    <w:name w:val="C4049ED94391408D841E5BEEA7B1EE2D"/>
  </w:style>
  <w:style w:type="paragraph" w:customStyle="1" w:styleId="3016D6814D474893A7429AA139D5D8E9">
    <w:name w:val="3016D6814D474893A7429AA139D5D8E9"/>
  </w:style>
  <w:style w:type="paragraph" w:customStyle="1" w:styleId="151C6504EC854B0DB71549A5B7A3B09A">
    <w:name w:val="151C6504EC854B0DB71549A5B7A3B09A"/>
  </w:style>
  <w:style w:type="paragraph" w:customStyle="1" w:styleId="73C9E8CF9D0B45BCA85EDF1F5721BD85">
    <w:name w:val="73C9E8CF9D0B45BCA85EDF1F5721BD85"/>
  </w:style>
  <w:style w:type="paragraph" w:customStyle="1" w:styleId="F3AFB141F2AA4232864A741E2E709FA4">
    <w:name w:val="F3AFB141F2AA4232864A741E2E709FA4"/>
  </w:style>
  <w:style w:type="paragraph" w:customStyle="1" w:styleId="B1037EFF526E4A3DBAAFA20A8B664FB6">
    <w:name w:val="B1037EFF526E4A3DBAAFA20A8B664FB6"/>
  </w:style>
  <w:style w:type="paragraph" w:customStyle="1" w:styleId="9C6FB8FCB72740F59F2990289E6EFBA4">
    <w:name w:val="9C6FB8FCB72740F59F2990289E6EFBA4"/>
  </w:style>
  <w:style w:type="paragraph" w:customStyle="1" w:styleId="41A0A13182FE4B20BCF46396C1EFBA50">
    <w:name w:val="41A0A13182FE4B20BCF46396C1EFBA50"/>
  </w:style>
  <w:style w:type="paragraph" w:customStyle="1" w:styleId="38DDC385D6A24EDC92D87FE077CA9250">
    <w:name w:val="38DDC385D6A24EDC92D87FE077CA9250"/>
  </w:style>
  <w:style w:type="paragraph" w:customStyle="1" w:styleId="A4466F43627443DCB12791D59844A259">
    <w:name w:val="A4466F43627443DCB12791D59844A259"/>
  </w:style>
  <w:style w:type="paragraph" w:customStyle="1" w:styleId="9CD246CD739B4CAA8B8208A93B154BF2">
    <w:name w:val="9CD246CD739B4CAA8B8208A93B154BF2"/>
  </w:style>
  <w:style w:type="paragraph" w:customStyle="1" w:styleId="B04735D23FD4479AA4383BE2FB148CCF">
    <w:name w:val="B04735D23FD4479AA4383BE2FB148CCF"/>
  </w:style>
  <w:style w:type="paragraph" w:customStyle="1" w:styleId="B577A41740F24C18883261402A39854A">
    <w:name w:val="B577A41740F24C18883261402A39854A"/>
  </w:style>
  <w:style w:type="paragraph" w:customStyle="1" w:styleId="90D1CBBF6D9946FFBD3B68091006D003">
    <w:name w:val="90D1CBBF6D9946FFBD3B68091006D003"/>
  </w:style>
  <w:style w:type="paragraph" w:customStyle="1" w:styleId="740905EC191C4FBCA39D651D57BD9BC8">
    <w:name w:val="740905EC191C4FBCA39D651D57BD9BC8"/>
  </w:style>
  <w:style w:type="paragraph" w:customStyle="1" w:styleId="D6198BD0E4A84028BE1FBC152EF96943">
    <w:name w:val="D6198BD0E4A84028BE1FBC152EF96943"/>
  </w:style>
  <w:style w:type="paragraph" w:customStyle="1" w:styleId="36AD994D7BED4464BC10FE24FDBC09B7">
    <w:name w:val="36AD994D7BED4464BC10FE24FDBC09B7"/>
  </w:style>
  <w:style w:type="paragraph" w:customStyle="1" w:styleId="84840EE0329540E5A389FAD143582B30">
    <w:name w:val="84840EE0329540E5A389FAD143582B30"/>
  </w:style>
  <w:style w:type="paragraph" w:customStyle="1" w:styleId="0FD153BAB4004EF99B4725C6EB88337D">
    <w:name w:val="0FD153BAB4004EF99B4725C6EB88337D"/>
  </w:style>
  <w:style w:type="paragraph" w:customStyle="1" w:styleId="A4C41BAAB1F740A7B90E102C98027AC8">
    <w:name w:val="A4C41BAAB1F740A7B90E102C98027AC8"/>
  </w:style>
  <w:style w:type="paragraph" w:customStyle="1" w:styleId="55179E73227245709BEC038E091188BB">
    <w:name w:val="55179E73227245709BEC038E091188BB"/>
  </w:style>
  <w:style w:type="paragraph" w:customStyle="1" w:styleId="F16FF4CF2D61443CB2AF5C7703A7CDC0">
    <w:name w:val="F16FF4CF2D61443CB2AF5C7703A7CDC0"/>
  </w:style>
  <w:style w:type="paragraph" w:customStyle="1" w:styleId="248F3D34A9FD41CF8791218BD66391B1">
    <w:name w:val="248F3D34A9FD41CF8791218BD66391B1"/>
  </w:style>
  <w:style w:type="paragraph" w:customStyle="1" w:styleId="239B5C998B714D0F9C9AAB3804A160C0">
    <w:name w:val="239B5C998B714D0F9C9AAB3804A160C0"/>
  </w:style>
  <w:style w:type="paragraph" w:customStyle="1" w:styleId="89B8971D8A054BD190E98545CC523EF4">
    <w:name w:val="89B8971D8A054BD190E98545CC523EF4"/>
  </w:style>
  <w:style w:type="paragraph" w:customStyle="1" w:styleId="457FE0792BC84BC9970DE2B4F9052F53">
    <w:name w:val="457FE0792BC84BC9970DE2B4F9052F53"/>
  </w:style>
  <w:style w:type="paragraph" w:customStyle="1" w:styleId="AD311FAA0BC848B08312ACFCCCA0B68E">
    <w:name w:val="AD311FAA0BC848B08312ACFCCCA0B68E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CoverPageProperties xmlns="http://schemas.microsoft.com/office/2006/coverPageProps">
  <PublishDate/>
  <Abstract/>
  <CompanyAddress/>
  <CompanyPhone/>
  <CompanyFax/>
  <CompanyEmail/>
</CoverPageProperti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7</Pages>
  <Words>2869</Words>
  <Characters>16358</Characters>
  <Application>Microsoft Office Word</Application>
  <DocSecurity>0</DocSecurity>
  <Lines>136</Lines>
  <Paragraphs>3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918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/>
  <cp:lastModifiedBy/>
  <cp:revision>1</cp:revision>
  <dcterms:created xsi:type="dcterms:W3CDTF">2019-11-28T08:24:00Z</dcterms:created>
  <dcterms:modified xsi:type="dcterms:W3CDTF">2019-11-28T08:2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7"&gt;&lt;session id="nh4tTA01"/&gt;&lt;style id="http://www.zotero.org/styles/modern-language-association" locale="en-US" hasBibliography="1" bibliographyStyleHasBeenSet="1"/&gt;&lt;prefs&gt;&lt;pref name="fieldType" value="Field"/&gt;&lt;p</vt:lpwstr>
  </property>
  <property fmtid="{D5CDD505-2E9C-101B-9397-08002B2CF9AE}" pid="3" name="ZOTERO_PREF_2">
    <vt:lpwstr>ref name="automaticJournalAbbreviations" value="true"/&gt;&lt;/prefs&gt;&lt;/data&gt;</vt:lpwstr>
  </property>
</Properties>
</file>